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bookmarkStart w:id="0" w:name="_GoBack"/>
      <w:bookmarkEnd w:id="0"/>
      <w:r w:rsidRPr="006A56FF">
        <w:rPr>
          <w:lang w:val="en-US"/>
        </w:rPr>
        <w:t>Title:</w:t>
      </w:r>
    </w:p>
    <w:p w14:paraId="72A2CC36" w14:textId="77777777" w:rsidR="008C7033" w:rsidRPr="006A56FF" w:rsidRDefault="008C7033" w:rsidP="008C7033">
      <w:pPr>
        <w:rPr>
          <w:lang w:val="en-US"/>
        </w:rPr>
      </w:pPr>
    </w:p>
    <w:p w14:paraId="17CA9D15" w14:textId="514F45B2" w:rsidR="002E018D" w:rsidRPr="006A56FF" w:rsidRDefault="002E018D" w:rsidP="00DE025C">
      <w:pPr>
        <w:spacing w:after="160" w:line="480" w:lineRule="auto"/>
        <w:jc w:val="both"/>
        <w:rPr>
          <w:b/>
          <w:sz w:val="28"/>
          <w:szCs w:val="28"/>
          <w:lang w:val="en-US"/>
        </w:rPr>
      </w:pPr>
      <w:commentRangeStart w:id="1"/>
      <w:r w:rsidRPr="006A56FF">
        <w:rPr>
          <w:b/>
          <w:sz w:val="28"/>
          <w:szCs w:val="28"/>
          <w:lang w:val="en-US"/>
        </w:rPr>
        <w:t>Worlds of Long-term-care: A Typology of OECD countries</w:t>
      </w:r>
      <w:commentRangeEnd w:id="1"/>
      <w:r w:rsidR="00D36019">
        <w:rPr>
          <w:rStyle w:val="Kommentarzeichen"/>
        </w:rPr>
        <w:commentReference w:id="1"/>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2B9A256F"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 xml:space="preserve">Social Sciences, Adolf-Reichwein-Str. 2, 57068 Siegen, Germany; Phone: +49-271-740-5288, </w:t>
      </w:r>
      <w:r w:rsidR="00D36019">
        <w:fldChar w:fldCharType="begin"/>
      </w:r>
      <w:r w:rsidR="00D36019" w:rsidRPr="00D36019">
        <w:rPr>
          <w:lang w:val="en-US"/>
          <w:rPrChange w:id="2" w:author="Claus Wendt" w:date="2020-09-04T09:19:00Z">
            <w:rPr/>
          </w:rPrChange>
        </w:rPr>
        <w:instrText xml:space="preserve"> HYPERLINK "mailto:ariaans@soziologie.uni-siegen.de" </w:instrText>
      </w:r>
      <w:r w:rsidR="00D36019">
        <w:fldChar w:fldCharType="separate"/>
      </w:r>
      <w:r w:rsidR="00DE025C" w:rsidRPr="006A56FF">
        <w:rPr>
          <w:rStyle w:val="Hyperlink"/>
          <w:szCs w:val="24"/>
          <w:lang w:val="en-US"/>
        </w:rPr>
        <w:t>ariaans@soziologie.uni-siegen.de</w:t>
      </w:r>
      <w:r w:rsidR="00D36019">
        <w:rPr>
          <w:rStyle w:val="Hyperlink"/>
          <w:szCs w:val="24"/>
          <w:lang w:val="en-US"/>
        </w:rPr>
        <w:fldChar w:fldCharType="end"/>
      </w:r>
    </w:p>
    <w:p w14:paraId="3F051705" w14:textId="6384A17E"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 xml:space="preserve">Social Sciences, Adolf-Reichwein-Str. 2, 57068 Siegen, Germany; Phone: +49-271-740-5288, </w:t>
      </w:r>
      <w:r w:rsidR="00D36019">
        <w:fldChar w:fldCharType="begin"/>
      </w:r>
      <w:r w:rsidR="00D36019" w:rsidRPr="00D36019">
        <w:rPr>
          <w:lang w:val="en-US"/>
          <w:rPrChange w:id="3" w:author="Claus Wendt" w:date="2020-09-04T09:19:00Z">
            <w:rPr/>
          </w:rPrChange>
        </w:rPr>
        <w:instrText xml:space="preserve"> HYPERLINK "mailto:linden@soziologie.uni-siegen.de" </w:instrText>
      </w:r>
      <w:r w:rsidR="00D36019">
        <w:fldChar w:fldCharType="separate"/>
      </w:r>
      <w:r w:rsidR="00900C32" w:rsidRPr="006A56FF">
        <w:rPr>
          <w:lang w:val="en-US"/>
        </w:rPr>
        <w:t>linden@soziologie.uni-siegen.de</w:t>
      </w:r>
      <w:r w:rsidR="00D36019">
        <w:rPr>
          <w:lang w:val="en-US"/>
        </w:rPr>
        <w:fldChar w:fldCharType="end"/>
      </w:r>
    </w:p>
    <w:p w14:paraId="4DD524DB" w14:textId="52893F8E"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w:t>
      </w:r>
      <w:r w:rsidR="00306894">
        <w:rPr>
          <w:color w:val="000000" w:themeColor="text1"/>
          <w:szCs w:val="24"/>
          <w:lang w:val="en-US"/>
        </w:rPr>
        <w:t xml:space="preserve">Department of </w:t>
      </w:r>
      <w:r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59608D3E" w:rsidR="002E018D" w:rsidRPr="00315A0E" w:rsidDel="008C6FA4" w:rsidRDefault="002E018D" w:rsidP="00315A0E">
      <w:pPr>
        <w:pStyle w:val="berschrift2"/>
        <w:rPr>
          <w:del w:id="4" w:author="Philipp Alexander Linden" w:date="2020-09-03T14:40:00Z"/>
          <w:lang w:val="en-US"/>
        </w:rPr>
      </w:pPr>
      <w:commentRangeStart w:id="5"/>
      <w:commentRangeStart w:id="6"/>
      <w:del w:id="7" w:author="Philipp Alexander Linden" w:date="2020-09-03T14:40:00Z">
        <w:r w:rsidRPr="00315A0E" w:rsidDel="008C6FA4">
          <w:rPr>
            <w:lang w:val="en-US"/>
          </w:rPr>
          <w:lastRenderedPageBreak/>
          <w:delText>Short biography – 50-100 words</w:delText>
        </w:r>
        <w:commentRangeEnd w:id="5"/>
        <w:r w:rsidR="00306894" w:rsidDel="008C6FA4">
          <w:rPr>
            <w:rStyle w:val="Kommentarzeichen"/>
            <w:rFonts w:eastAsia="Calibri"/>
            <w:b w:val="0"/>
          </w:rPr>
          <w:commentReference w:id="5"/>
        </w:r>
      </w:del>
      <w:commentRangeEnd w:id="6"/>
      <w:r w:rsidR="008C6FA4">
        <w:rPr>
          <w:rStyle w:val="Kommentarzeichen"/>
          <w:rFonts w:eastAsia="Calibri"/>
          <w:b w:val="0"/>
        </w:rPr>
        <w:commentReference w:id="6"/>
      </w:r>
    </w:p>
    <w:p w14:paraId="30B2E2EA" w14:textId="68177842" w:rsidR="002E018D" w:rsidRPr="006A56FF" w:rsidDel="008C6FA4" w:rsidRDefault="002E018D" w:rsidP="002E018D">
      <w:pPr>
        <w:rPr>
          <w:del w:id="8" w:author="Philipp Alexander Linden" w:date="2020-09-03T14:40:00Z"/>
          <w:szCs w:val="24"/>
          <w:lang w:val="en-US"/>
        </w:rPr>
      </w:pPr>
    </w:p>
    <w:p w14:paraId="02D8736E" w14:textId="0F3E2F37" w:rsidR="002E018D" w:rsidRPr="006A56FF" w:rsidDel="008C6FA4" w:rsidRDefault="002E018D" w:rsidP="002E018D">
      <w:pPr>
        <w:rPr>
          <w:del w:id="9" w:author="Philipp Alexander Linden" w:date="2020-09-03T14:40:00Z"/>
          <w:bCs/>
          <w:szCs w:val="24"/>
          <w:lang w:val="en-US"/>
        </w:rPr>
      </w:pPr>
      <w:del w:id="10" w:author="Philipp Alexander Linden" w:date="2020-09-03T14:40:00Z">
        <w:r w:rsidRPr="006A56FF" w:rsidDel="008C6FA4">
          <w:rPr>
            <w:b/>
            <w:bCs/>
            <w:szCs w:val="24"/>
            <w:lang w:val="en-US"/>
          </w:rPr>
          <w:delText xml:space="preserve">Mareike Ariaans </w:delText>
        </w:r>
        <w:r w:rsidRPr="006A56FF" w:rsidDel="008C6FA4">
          <w:rPr>
            <w:bCs/>
            <w:szCs w:val="24"/>
            <w:lang w:val="en-US"/>
          </w:rPr>
          <w:delText>…</w:delText>
        </w:r>
      </w:del>
    </w:p>
    <w:p w14:paraId="74A83DA6" w14:textId="5FA5F82B" w:rsidR="002E018D" w:rsidRPr="006A56FF" w:rsidDel="008C6FA4" w:rsidRDefault="002E018D" w:rsidP="002E018D">
      <w:pPr>
        <w:rPr>
          <w:del w:id="11" w:author="Philipp Alexander Linden" w:date="2020-09-03T14:40:00Z"/>
          <w:szCs w:val="24"/>
          <w:lang w:val="en-US"/>
        </w:rPr>
      </w:pPr>
    </w:p>
    <w:p w14:paraId="0DD9A856" w14:textId="5BE7D644" w:rsidR="002E018D" w:rsidDel="008C6FA4" w:rsidRDefault="002E018D" w:rsidP="002E018D">
      <w:pPr>
        <w:pStyle w:val="02FlietextErsterAbsatz"/>
        <w:rPr>
          <w:del w:id="12" w:author="Philipp Alexander Linden" w:date="2020-09-03T14:40:00Z"/>
          <w:szCs w:val="24"/>
          <w:lang w:val="en-US"/>
        </w:rPr>
      </w:pPr>
      <w:bookmarkStart w:id="13" w:name="_Hlk531703314"/>
      <w:del w:id="14" w:author="Philipp Alexander Linden" w:date="2020-09-03T14:40:00Z">
        <w:r w:rsidRPr="006A56FF" w:rsidDel="008C6FA4">
          <w:rPr>
            <w:b/>
            <w:szCs w:val="24"/>
            <w:lang w:val="en-US"/>
          </w:rPr>
          <w:delText>Philipp Linden</w:delText>
        </w:r>
        <w:r w:rsidRPr="006A56FF" w:rsidDel="008C6FA4">
          <w:rPr>
            <w:szCs w:val="24"/>
            <w:lang w:val="en-US"/>
          </w:rPr>
          <w:delTex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delText>
        </w:r>
        <w:bookmarkEnd w:id="13"/>
      </w:del>
    </w:p>
    <w:p w14:paraId="2D72FD19" w14:textId="6813D8CD" w:rsidR="00661837" w:rsidRPr="006A56FF" w:rsidDel="008C6FA4" w:rsidRDefault="00661837" w:rsidP="002E018D">
      <w:pPr>
        <w:pStyle w:val="02FlietextErsterAbsatz"/>
        <w:rPr>
          <w:del w:id="15" w:author="Philipp Alexander Linden" w:date="2020-09-03T14:40:00Z"/>
          <w:szCs w:val="24"/>
          <w:lang w:val="en-US"/>
        </w:rPr>
      </w:pPr>
    </w:p>
    <w:p w14:paraId="67CF4BBD" w14:textId="6C6A35FC" w:rsidR="00306894" w:rsidDel="008C6FA4" w:rsidRDefault="002E018D" w:rsidP="002E018D">
      <w:pPr>
        <w:pStyle w:val="02FlietextErsterAbsatz"/>
        <w:rPr>
          <w:ins w:id="16" w:author="Claus Wendt" w:date="2020-08-23T10:45:00Z"/>
          <w:del w:id="17" w:author="Philipp Alexander Linden" w:date="2020-09-03T14:40:00Z"/>
          <w:b/>
          <w:bCs/>
          <w:szCs w:val="24"/>
          <w:lang w:val="en-US"/>
        </w:rPr>
      </w:pPr>
      <w:del w:id="18" w:author="Philipp Alexander Linden" w:date="2020-09-03T14:40:00Z">
        <w:r w:rsidRPr="006A56FF" w:rsidDel="008C6FA4">
          <w:rPr>
            <w:b/>
            <w:bCs/>
            <w:szCs w:val="24"/>
            <w:lang w:val="en-US"/>
          </w:rPr>
          <w:delText>Claus Wendt</w:delText>
        </w:r>
      </w:del>
      <w:ins w:id="19" w:author="Claus Wendt" w:date="2020-08-23T10:45:00Z">
        <w:del w:id="20" w:author="Philipp Alexander Linden" w:date="2020-09-03T14:40:00Z">
          <w:r w:rsidR="00306894" w:rsidDel="008C6FA4">
            <w:rPr>
              <w:b/>
              <w:bCs/>
              <w:szCs w:val="24"/>
              <w:lang w:val="en-US"/>
            </w:rPr>
            <w:delText xml:space="preserve">, PhD., </w:delText>
          </w:r>
          <w:r w:rsidR="00306894" w:rsidRPr="00306894" w:rsidDel="008C6FA4">
            <w:rPr>
              <w:lang w:val="en-US"/>
              <w:rPrChange w:id="21" w:author="Claus Wendt" w:date="2020-08-23T10:45:00Z">
                <w:rPr/>
              </w:rPrChange>
            </w:rPr>
            <w:delText xml:space="preserve">is Professor of Sociology of Health and Healthcare systems at the University of Siegen. </w:delText>
          </w:r>
        </w:del>
      </w:ins>
      <w:ins w:id="22" w:author="Claus Wendt" w:date="2020-08-23T10:46:00Z">
        <w:del w:id="23" w:author="Philipp Alexander Linden" w:date="2020-09-03T14:40:00Z">
          <w:r w:rsidR="00306894" w:rsidDel="008C6FA4">
            <w:rPr>
              <w:lang w:val="en-US"/>
            </w:rPr>
            <w:delText xml:space="preserve">He </w:delText>
          </w:r>
        </w:del>
      </w:ins>
      <w:ins w:id="24" w:author="Claus Wendt" w:date="2020-08-23T10:45:00Z">
        <w:del w:id="25" w:author="Philipp Alexander Linden" w:date="2020-09-03T14:40:00Z">
          <w:r w:rsidR="00306894" w:rsidRPr="00306894" w:rsidDel="008C6FA4">
            <w:rPr>
              <w:lang w:val="en-US"/>
              <w:rPrChange w:id="26" w:author="Claus Wendt" w:date="2020-08-23T10:45:00Z">
                <w:rPr/>
              </w:rPrChange>
            </w:rPr>
            <w:delText xml:space="preserve">is a 2008-09 Harkness/Bosch Fellow of Health Policy &amp; Practice at Harvard School of Public Health and J. F. Kennedy Fellow at Harvard’s Center for European Studies. </w:delText>
          </w:r>
        </w:del>
      </w:ins>
      <w:ins w:id="27" w:author="Claus Wendt" w:date="2020-08-23T10:46:00Z">
        <w:del w:id="28" w:author="Philipp Alexander Linden" w:date="2020-09-03T14:40:00Z">
          <w:r w:rsidR="00306894" w:rsidRPr="00FF6F62" w:rsidDel="008C6FA4">
            <w:rPr>
              <w:lang w:val="en-US"/>
            </w:rPr>
            <w:delText xml:space="preserve">His research interests include international comparisons of welfare states and healthcare systems, health policy and demographic change, and the sociology of health. </w:delText>
          </w:r>
        </w:del>
      </w:ins>
    </w:p>
    <w:p w14:paraId="60FCAA76" w14:textId="164B0B5E" w:rsidR="002E018D" w:rsidRPr="006A56FF" w:rsidDel="008C6FA4" w:rsidRDefault="002E018D" w:rsidP="00315A0E">
      <w:pPr>
        <w:pStyle w:val="berschrift2"/>
        <w:rPr>
          <w:del w:id="29" w:author="Philipp Alexander Linden" w:date="2020-09-03T14:40:00Z"/>
          <w:lang w:val="en-US"/>
        </w:rPr>
      </w:pPr>
      <w:del w:id="30" w:author="Philipp Alexander Linden" w:date="2020-09-03T14:40:00Z">
        <w:r w:rsidRPr="006A56FF" w:rsidDel="008C6FA4">
          <w:rPr>
            <w:lang w:val="en-US"/>
          </w:rPr>
          <w:delText>Acknowledgments</w:delText>
        </w:r>
      </w:del>
    </w:p>
    <w:p w14:paraId="1D3B822C" w14:textId="57FFDCA1" w:rsidR="00415494" w:rsidRPr="006A56FF" w:rsidDel="008C6FA4" w:rsidRDefault="00415494" w:rsidP="00415494">
      <w:pPr>
        <w:rPr>
          <w:del w:id="31" w:author="Philipp Alexander Linden" w:date="2020-09-03T14:40:00Z"/>
          <w:lang w:val="en-US"/>
        </w:rPr>
      </w:pPr>
    </w:p>
    <w:p w14:paraId="273F027B" w14:textId="2BE5F927" w:rsidR="008C7033" w:rsidRPr="006A56FF" w:rsidDel="008C6FA4" w:rsidRDefault="002E018D" w:rsidP="00415494">
      <w:pPr>
        <w:pStyle w:val="02FlietextErsterAbsatz"/>
        <w:rPr>
          <w:del w:id="32" w:author="Philipp Alexander Linden" w:date="2020-09-03T14:40:00Z"/>
          <w:lang w:val="en-US" w:eastAsia="de-DE"/>
        </w:rPr>
      </w:pPr>
      <w:del w:id="33" w:author="Philipp Alexander Linden" w:date="2020-09-03T14:40:00Z">
        <w:r w:rsidRPr="006A56FF" w:rsidDel="008C6FA4">
          <w:rPr>
            <w:lang w:val="en-US" w:eastAsia="de-DE"/>
          </w:rPr>
          <w:delText>Earlier versions of this article were presented at the RC 19 Annual Meeting</w:delText>
        </w:r>
        <w:r w:rsidR="00415494" w:rsidRPr="006A56FF" w:rsidDel="008C6FA4">
          <w:rPr>
            <w:lang w:val="en-US" w:eastAsia="de-DE"/>
          </w:rPr>
          <w:delText xml:space="preserve"> </w:delText>
        </w:r>
        <w:r w:rsidR="00415494" w:rsidRPr="006A56FF" w:rsidDel="008C6FA4">
          <w:rPr>
            <w:i/>
            <w:lang w:val="en-US" w:eastAsia="de-DE"/>
          </w:rPr>
          <w:delText>“Global Crises and Social Policy: Coping with Conflict, Migration and Climate Change”,</w:delText>
        </w:r>
        <w:r w:rsidR="00415494" w:rsidRPr="006A56FF" w:rsidDel="008C6FA4">
          <w:rPr>
            <w:lang w:val="en-US" w:eastAsia="de-DE"/>
          </w:rPr>
          <w:delText xml:space="preserve"> Mannheim University, Germany; August 28-30 2019.</w:delText>
        </w:r>
      </w:del>
    </w:p>
    <w:p w14:paraId="69AE280D" w14:textId="77777777" w:rsidR="008C7033" w:rsidRPr="006A56FF" w:rsidRDefault="008C7033" w:rsidP="00415494">
      <w:pPr>
        <w:pStyle w:val="02FlietextErsterAbsatz"/>
        <w:rPr>
          <w:b/>
          <w:szCs w:val="24"/>
          <w:lang w:val="en-US"/>
        </w:rPr>
      </w:pPr>
    </w:p>
    <w:p w14:paraId="69F0E2EE" w14:textId="132753A7" w:rsidR="00A2688D" w:rsidRDefault="00E23ACB" w:rsidP="00315A0E">
      <w:pPr>
        <w:pStyle w:val="berschrift2"/>
        <w:rPr>
          <w:lang w:val="en-US"/>
        </w:rPr>
      </w:pPr>
      <w:r>
        <w:rPr>
          <w:lang w:val="en-US"/>
        </w:rPr>
        <w:t>Acknowledgments</w:t>
      </w:r>
    </w:p>
    <w:p w14:paraId="14920BB0" w14:textId="77777777" w:rsidR="00E23ACB"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funded by the Deutsche Forschungsgemeinschaft (DFG) grant number:</w:t>
      </w:r>
      <w:r w:rsidR="00117252">
        <w:rPr>
          <w:lang w:val="en-US"/>
        </w:rPr>
        <w:t xml:space="preserve"> </w:t>
      </w:r>
      <w:r w:rsidR="00117252" w:rsidRPr="00306894">
        <w:rPr>
          <w:highlight w:val="yellow"/>
          <w:lang w:val="en-US"/>
          <w:rPrChange w:id="34" w:author="Claus Wendt" w:date="2020-08-23T10:43:00Z">
            <w:rPr>
              <w:lang w:val="en-US"/>
            </w:rPr>
          </w:rPrChange>
        </w:rPr>
        <w:t>[INSERT PROJECT NUMBER]</w:t>
      </w:r>
      <w:r w:rsidR="00117252" w:rsidDel="00117252">
        <w:rPr>
          <w:lang w:val="en-US"/>
        </w:rPr>
        <w:t xml:space="preserve"> </w:t>
      </w:r>
    </w:p>
    <w:p w14:paraId="288C180D" w14:textId="68569F5A" w:rsidR="002E018D" w:rsidRPr="00A2688D" w:rsidRDefault="00E23ACB" w:rsidP="00117252">
      <w:pPr>
        <w:pStyle w:val="02FlietextErsterAbsatz"/>
        <w:rPr>
          <w:lang w:val="en-US"/>
        </w:rPr>
      </w:pPr>
      <w:r>
        <w:rPr>
          <w:lang w:val="en-US"/>
        </w:rPr>
        <w:t>We thank…</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213C80FE" w:rsidR="00EB31E0" w:rsidRPr="006A56FF" w:rsidRDefault="006C2DF0" w:rsidP="00EB31E0">
            <w:pPr>
              <w:jc w:val="right"/>
              <w:rPr>
                <w:rFonts w:eastAsia="Times New Roman"/>
                <w:bCs/>
                <w:lang w:val="en-US" w:eastAsia="de-DE"/>
              </w:rPr>
            </w:pPr>
            <w:r>
              <w:rPr>
                <w:rFonts w:eastAsia="Times New Roman"/>
                <w:bCs/>
                <w:lang w:val="en-US" w:eastAsia="de-DE"/>
              </w:rPr>
              <w:t>1403</w:t>
            </w:r>
          </w:p>
        </w:tc>
      </w:tr>
      <w:tr w:rsidR="006C2DF0" w:rsidRPr="006A56FF" w14:paraId="0517F49E" w14:textId="77777777" w:rsidTr="00386E9B">
        <w:trPr>
          <w:trHeight w:val="285"/>
        </w:trPr>
        <w:tc>
          <w:tcPr>
            <w:tcW w:w="2665" w:type="dxa"/>
            <w:shd w:val="clear" w:color="auto" w:fill="auto"/>
            <w:noWrap/>
            <w:vAlign w:val="bottom"/>
          </w:tcPr>
          <w:p w14:paraId="3376BB05" w14:textId="128F3525" w:rsidR="006C2DF0" w:rsidRPr="006A56FF" w:rsidRDefault="006C2DF0" w:rsidP="00EB31E0">
            <w:pPr>
              <w:rPr>
                <w:rFonts w:eastAsia="Times New Roman"/>
                <w:lang w:val="en-US" w:eastAsia="de-DE"/>
              </w:rPr>
            </w:pPr>
            <w:r>
              <w:rPr>
                <w:rFonts w:eastAsia="Times New Roman"/>
                <w:lang w:val="en-US" w:eastAsia="de-DE"/>
              </w:rPr>
              <w:t>Analysis</w:t>
            </w:r>
          </w:p>
        </w:tc>
        <w:tc>
          <w:tcPr>
            <w:tcW w:w="1964" w:type="dxa"/>
            <w:shd w:val="clear" w:color="auto" w:fill="auto"/>
            <w:noWrap/>
            <w:vAlign w:val="bottom"/>
          </w:tcPr>
          <w:p w14:paraId="6CF16E0E" w14:textId="28788A80" w:rsidR="006C2DF0" w:rsidRDefault="006C2DF0" w:rsidP="00EB31E0">
            <w:pPr>
              <w:jc w:val="right"/>
              <w:rPr>
                <w:rFonts w:eastAsia="Times New Roman"/>
                <w:bCs/>
                <w:lang w:val="en-US" w:eastAsia="de-DE"/>
              </w:rPr>
            </w:pPr>
            <w:r>
              <w:rPr>
                <w:rFonts w:eastAsia="Times New Roman"/>
                <w:bCs/>
                <w:lang w:val="en-US" w:eastAsia="de-DE"/>
              </w:rPr>
              <w:t>591</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906C001" w:rsidR="00EB31E0" w:rsidRPr="006A56FF" w:rsidRDefault="006C2DF0" w:rsidP="00EB31E0">
            <w:pPr>
              <w:jc w:val="right"/>
              <w:rPr>
                <w:rFonts w:eastAsia="Times New Roman"/>
                <w:bCs/>
                <w:lang w:val="en-US" w:eastAsia="de-DE"/>
              </w:rPr>
            </w:pPr>
            <w:r>
              <w:rPr>
                <w:rFonts w:eastAsia="Times New Roman"/>
                <w:bCs/>
                <w:lang w:val="en-US" w:eastAsia="de-DE"/>
              </w:rPr>
              <w:t>72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03F591FC" w:rsidR="00EB31E0" w:rsidRPr="006A56FF" w:rsidRDefault="006C2DF0" w:rsidP="00EB31E0">
            <w:pPr>
              <w:jc w:val="right"/>
              <w:rPr>
                <w:rFonts w:eastAsia="Times New Roman"/>
                <w:bCs/>
                <w:lang w:val="en-US" w:eastAsia="de-DE"/>
              </w:rPr>
            </w:pPr>
            <w:r>
              <w:rPr>
                <w:rFonts w:eastAsia="Times New Roman"/>
                <w:bCs/>
                <w:lang w:val="en-US" w:eastAsia="de-DE"/>
              </w:rPr>
              <w:t>385</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21F3ECEB" w:rsidR="004237F4" w:rsidRDefault="006C2DF0" w:rsidP="00EB31E0">
            <w:pPr>
              <w:jc w:val="right"/>
              <w:rPr>
                <w:rFonts w:eastAsia="Times New Roman"/>
                <w:bCs/>
                <w:lang w:val="en-US" w:eastAsia="de-DE"/>
              </w:rPr>
            </w:pPr>
            <w:r>
              <w:rPr>
                <w:rFonts w:eastAsia="Times New Roman"/>
                <w:bCs/>
                <w:lang w:val="en-US" w:eastAsia="de-DE"/>
              </w:rPr>
              <w:t>399</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6D37523E" w:rsidR="00EB31E0" w:rsidRPr="006A56FF" w:rsidRDefault="00713377" w:rsidP="00EB31E0">
            <w:pPr>
              <w:jc w:val="right"/>
              <w:rPr>
                <w:rFonts w:eastAsia="Times New Roman"/>
                <w:lang w:val="en-US" w:eastAsia="de-DE"/>
              </w:rPr>
            </w:pPr>
            <w:r>
              <w:rPr>
                <w:rFonts w:eastAsia="Times New Roman"/>
                <w:lang w:val="en-US" w:eastAsia="de-DE"/>
              </w:rPr>
              <w:t>5279</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5F1A38DE"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16FB2086" w:rsidR="00FD19AD" w:rsidRDefault="00FD19AD" w:rsidP="008B7258">
            <w:pPr>
              <w:rPr>
                <w:rFonts w:eastAsia="Times New Roman"/>
                <w:bCs/>
                <w:lang w:val="en-US" w:eastAsia="de-DE"/>
              </w:rPr>
            </w:pPr>
            <w:r>
              <w:rPr>
                <w:rFonts w:eastAsia="Times New Roman"/>
                <w:bCs/>
                <w:lang w:val="en-US" w:eastAsia="de-DE"/>
              </w:rPr>
              <w:t>F1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4C477093"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w:t>
            </w:r>
            <w:r w:rsidR="00A4282F">
              <w:rPr>
                <w:rFonts w:eastAsia="Times New Roman"/>
                <w:bCs/>
                <w:lang w:val="en-US" w:eastAsia="de-DE"/>
              </w:rPr>
              <w:t>Analysis</w:t>
            </w:r>
            <w:r w:rsidRPr="006A56FF">
              <w:rPr>
                <w:rFonts w:eastAsia="Times New Roman"/>
                <w:bCs/>
                <w:lang w:val="en-US" w:eastAsia="de-DE"/>
              </w:rPr>
              <w:t>)</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3B5B848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5DB937D9" w:rsidR="008B7258" w:rsidRPr="006A56FF" w:rsidRDefault="008B7258" w:rsidP="008B7258">
            <w:pPr>
              <w:rPr>
                <w:rFonts w:eastAsia="Times New Roman"/>
                <w:bCs/>
                <w:lang w:val="en-US" w:eastAsia="de-DE"/>
              </w:rPr>
            </w:pPr>
            <w:r>
              <w:rPr>
                <w:rFonts w:eastAsia="Times New Roman"/>
                <w:bCs/>
                <w:lang w:val="en-US" w:eastAsia="de-DE"/>
              </w:rPr>
              <w:t xml:space="preserve">Total </w:t>
            </w:r>
            <w:r w:rsidR="00A4282F">
              <w:rPr>
                <w:rFonts w:eastAsia="Times New Roman"/>
                <w:bCs/>
                <w:lang w:val="en-US" w:eastAsia="de-DE"/>
              </w:rPr>
              <w:t>Analysi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10"/>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5532B36F" w:rsidR="00A2688D" w:rsidRDefault="00A2688D" w:rsidP="00A2688D">
      <w:pPr>
        <w:pStyle w:val="02Flietext"/>
        <w:numPr>
          <w:ilvl w:val="0"/>
          <w:numId w:val="20"/>
        </w:numPr>
        <w:rPr>
          <w:lang w:val="en-US"/>
        </w:rPr>
      </w:pPr>
      <w:r>
        <w:rPr>
          <w:lang w:val="en-US"/>
        </w:rPr>
        <w:t xml:space="preserve">Compare and classify 25 OECD </w:t>
      </w:r>
      <w:r w:rsidR="00306894">
        <w:rPr>
          <w:lang w:val="en-US"/>
        </w:rPr>
        <w:t xml:space="preserve">long-term care </w:t>
      </w:r>
      <w:r>
        <w:rPr>
          <w:lang w:val="en-US"/>
        </w:rPr>
        <w:t>systems</w:t>
      </w:r>
    </w:p>
    <w:p w14:paraId="52BAC6B5" w14:textId="2D126F01" w:rsidR="00A2688D" w:rsidRDefault="00A2688D" w:rsidP="00A2688D">
      <w:pPr>
        <w:pStyle w:val="02Flietext"/>
        <w:numPr>
          <w:ilvl w:val="0"/>
          <w:numId w:val="20"/>
        </w:numPr>
        <w:rPr>
          <w:lang w:val="en-US"/>
        </w:rPr>
      </w:pPr>
      <w:r>
        <w:rPr>
          <w:lang w:val="en-US"/>
        </w:rPr>
        <w:t>adopt most recent quantitative and institutional indicators</w:t>
      </w:r>
      <w:r w:rsidR="00306894">
        <w:rPr>
          <w:lang w:val="en-US"/>
        </w:rPr>
        <w:t xml:space="preserve"> on long-term care</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1D4E52F2" w:rsidR="00A2688D" w:rsidRPr="00A2688D" w:rsidRDefault="00A2688D" w:rsidP="00A2688D">
      <w:pPr>
        <w:pStyle w:val="02Flietext"/>
        <w:numPr>
          <w:ilvl w:val="0"/>
          <w:numId w:val="20"/>
        </w:numPr>
        <w:rPr>
          <w:lang w:val="en-US"/>
        </w:rPr>
      </w:pPr>
      <w:r>
        <w:rPr>
          <w:lang w:val="en-US"/>
        </w:rPr>
        <w:t xml:space="preserve">provide an updated and </w:t>
      </w:r>
      <w:r w:rsidR="00F33320">
        <w:rPr>
          <w:lang w:val="en-US"/>
        </w:rPr>
        <w:t xml:space="preserve">adjustable long-term care </w:t>
      </w:r>
      <w:r>
        <w:rPr>
          <w:lang w:val="en-US"/>
        </w:rPr>
        <w:t>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42CFCA3A" w14:textId="04B7E188" w:rsidR="00884C5C" w:rsidRDefault="00AD66E9" w:rsidP="00E00A57">
      <w:pPr>
        <w:pStyle w:val="02FlietextErsterAbsatz"/>
        <w:rPr>
          <w:ins w:id="35" w:author="Claus Wendt" w:date="2020-09-04T15:59:00Z"/>
          <w:lang w:val="en-US"/>
        </w:rPr>
      </w:pPr>
      <w:commentRangeStart w:id="36"/>
      <w:r w:rsidRPr="006A56FF">
        <w:rPr>
          <w:lang w:val="en-US"/>
        </w:rPr>
        <w:t xml:space="preserve">Providing long-term care (LTC) to the elderly is a major challenge for all welfare states. </w:t>
      </w:r>
      <w:del w:id="37" w:author="Claus Wendt" w:date="2020-09-04T15:48:00Z">
        <w:r w:rsidR="00DC7F46" w:rsidDel="00317238">
          <w:rPr>
            <w:lang w:val="en-US"/>
          </w:rPr>
          <w:delText xml:space="preserve">However, </w:delText>
        </w:r>
      </w:del>
      <w:r w:rsidRPr="006A56FF">
        <w:rPr>
          <w:lang w:val="en-US"/>
        </w:rPr>
        <w:t xml:space="preserve">LTC systems differ widely </w:t>
      </w:r>
      <w:del w:id="38" w:author="Claus Wendt" w:date="2020-09-04T16:10:00Z">
        <w:r w:rsidRPr="006A56FF" w:rsidDel="000009C5">
          <w:rPr>
            <w:lang w:val="en-US"/>
          </w:rPr>
          <w:delText xml:space="preserve">across </w:delText>
        </w:r>
      </w:del>
      <w:ins w:id="39" w:author="Claus Wendt" w:date="2020-09-04T16:10:00Z">
        <w:r w:rsidR="000009C5">
          <w:rPr>
            <w:lang w:val="en-US"/>
          </w:rPr>
          <w:t>among</w:t>
        </w:r>
        <w:r w:rsidR="000009C5" w:rsidRPr="006A56FF">
          <w:rPr>
            <w:lang w:val="en-US"/>
          </w:rPr>
          <w:t xml:space="preserve"> </w:t>
        </w:r>
      </w:ins>
      <w:r w:rsidRPr="006A56FF">
        <w:rPr>
          <w:lang w:val="en-US"/>
        </w:rPr>
        <w:t xml:space="preserve">countries. </w:t>
      </w:r>
      <w:del w:id="40" w:author="Claus Wendt" w:date="2020-09-04T15:50:00Z">
        <w:r w:rsidR="00DC7F46" w:rsidRPr="00DC7F46" w:rsidDel="00317238">
          <w:rPr>
            <w:lang w:val="en-US"/>
          </w:rPr>
          <w:delText>Moreover, d</w:delText>
        </w:r>
      </w:del>
      <w:ins w:id="41" w:author="Claus Wendt" w:date="2020-09-04T15:50:00Z">
        <w:r w:rsidR="00317238">
          <w:rPr>
            <w:lang w:val="en-US"/>
          </w:rPr>
          <w:t>D</w:t>
        </w:r>
      </w:ins>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ins w:id="42" w:author="Claus Wendt" w:date="2020-09-04T16:11:00Z">
        <w:r w:rsidR="000009C5">
          <w:rPr>
            <w:lang w:val="en-US"/>
          </w:rPr>
          <w:t xml:space="preserve"> </w:t>
        </w:r>
      </w:ins>
      <w:del w:id="43" w:author="Claus Wendt" w:date="2020-09-04T15:49:00Z">
        <w:r w:rsidR="00DC7F46" w:rsidRPr="00DC7F46" w:rsidDel="00317238">
          <w:rPr>
            <w:lang w:val="en-US"/>
          </w:rPr>
          <w:delText xml:space="preserve"> </w:delText>
        </w:r>
      </w:del>
      <w:ins w:id="44" w:author="Claus Wendt" w:date="2020-09-04T16:10:00Z">
        <w:r w:rsidR="000009C5">
          <w:rPr>
            <w:lang w:val="en-US"/>
          </w:rPr>
          <w:t>processes</w:t>
        </w:r>
      </w:ins>
      <w:del w:id="45" w:author="Claus Wendt" w:date="2020-09-04T15:49:00Z">
        <w:r w:rsidR="00DC7F46" w:rsidDel="00317238">
          <w:rPr>
            <w:lang w:val="en-US"/>
          </w:rPr>
          <w:delText xml:space="preserve">of LTC </w:delText>
        </w:r>
      </w:del>
      <w:ins w:id="46" w:author="Claus Wendt" w:date="2020-09-04T15:49:00Z">
        <w:r w:rsidR="00317238">
          <w:rPr>
            <w:lang w:val="en-US"/>
          </w:rPr>
          <w:t xml:space="preserve">, </w:t>
        </w:r>
      </w:ins>
      <w:ins w:id="47" w:author="Claus Wendt" w:date="2020-09-04T15:50:00Z">
        <w:r w:rsidR="00317238">
          <w:rPr>
            <w:lang w:val="en-US"/>
          </w:rPr>
          <w:t>earlier</w:t>
        </w:r>
      </w:ins>
      <w:ins w:id="48" w:author="Claus Wendt" w:date="2020-09-04T15:49:00Z">
        <w:r w:rsidR="00317238">
          <w:rPr>
            <w:lang w:val="en-US"/>
          </w:rPr>
          <w:t xml:space="preserve"> LT</w:t>
        </w:r>
      </w:ins>
      <w:ins w:id="49" w:author="Claus Wendt" w:date="2020-09-04T15:50:00Z">
        <w:r w:rsidR="00317238">
          <w:rPr>
            <w:lang w:val="en-US"/>
          </w:rPr>
          <w:t>C</w:t>
        </w:r>
      </w:ins>
      <w:ins w:id="50" w:author="Claus Wendt" w:date="2020-09-04T15:49:00Z">
        <w:r w:rsidR="00317238">
          <w:rPr>
            <w:lang w:val="en-US"/>
          </w:rPr>
          <w:t xml:space="preserve"> comparisons and t</w:t>
        </w:r>
      </w:ins>
      <w:ins w:id="51" w:author="Claus Wendt" w:date="2020-09-04T15:50:00Z">
        <w:r w:rsidR="00317238">
          <w:rPr>
            <w:lang w:val="en-US"/>
          </w:rPr>
          <w:t xml:space="preserve">ypologies </w:t>
        </w:r>
      </w:ins>
      <w:ins w:id="52" w:author="Claus Wendt" w:date="2020-09-04T15:51:00Z">
        <w:r w:rsidR="00317238">
          <w:rPr>
            <w:lang w:val="en-US"/>
          </w:rPr>
          <w:t xml:space="preserve">do not </w:t>
        </w:r>
      </w:ins>
      <w:ins w:id="53" w:author="Claus Wendt" w:date="2020-09-04T15:52:00Z">
        <w:r w:rsidR="00317238">
          <w:rPr>
            <w:lang w:val="en-US"/>
          </w:rPr>
          <w:t xml:space="preserve">provide a sufficient overview of LTC systems and their major characteristics. </w:t>
        </w:r>
      </w:ins>
      <w:del w:id="54" w:author="Claus Wendt" w:date="2020-09-04T15:52:00Z">
        <w:r w:rsidR="00DC7F46" w:rsidRPr="00DC7F46" w:rsidDel="00317238">
          <w:rPr>
            <w:lang w:val="en-US"/>
          </w:rPr>
          <w:delText xml:space="preserve">an updated and extended typology is needed. </w:delText>
        </w:r>
      </w:del>
      <w:r w:rsidR="00DC7F46">
        <w:rPr>
          <w:lang w:val="en-US"/>
        </w:rPr>
        <w:t>In this paper we</w:t>
      </w:r>
      <w:r w:rsidR="00DE67C7" w:rsidRPr="006A56FF">
        <w:rPr>
          <w:lang w:val="en-US"/>
        </w:rPr>
        <w:t xml:space="preserve"> </w:t>
      </w:r>
      <w:ins w:id="55" w:author="Claus Wendt" w:date="2020-09-04T15:53:00Z">
        <w:r w:rsidR="00317238">
          <w:rPr>
            <w:lang w:val="en-US"/>
          </w:rPr>
          <w:t xml:space="preserve">provide a new typology of LTC systems in the OECD world. This typology will help to make </w:t>
        </w:r>
      </w:ins>
      <w:ins w:id="56" w:author="Claus Wendt" w:date="2020-09-04T15:54:00Z">
        <w:r w:rsidR="00884C5C">
          <w:rPr>
            <w:lang w:val="en-US"/>
          </w:rPr>
          <w:t>LTC systems more comparable to welfare state and healthcare system typologies and thereby help to understand how long</w:t>
        </w:r>
      </w:ins>
      <w:ins w:id="57" w:author="Claus Wendt" w:date="2020-09-04T15:55:00Z">
        <w:r w:rsidR="00884C5C">
          <w:rPr>
            <w:lang w:val="en-US"/>
          </w:rPr>
          <w:t xml:space="preserve">-term care is embedded in the wider welfare state and </w:t>
        </w:r>
      </w:ins>
      <w:ins w:id="58" w:author="Claus Wendt" w:date="2020-09-04T16:11:00Z">
        <w:r w:rsidR="000009C5">
          <w:rPr>
            <w:lang w:val="en-US"/>
          </w:rPr>
          <w:t xml:space="preserve">is </w:t>
        </w:r>
      </w:ins>
      <w:ins w:id="59" w:author="Claus Wendt" w:date="2020-09-04T15:55:00Z">
        <w:r w:rsidR="00884C5C">
          <w:rPr>
            <w:lang w:val="en-US"/>
          </w:rPr>
          <w:t xml:space="preserve">related to other welfare state institutions. </w:t>
        </w:r>
      </w:ins>
      <w:del w:id="60" w:author="Claus Wendt" w:date="2020-09-04T15:55:00Z">
        <w:r w:rsidR="00DE67C7" w:rsidRPr="006A56FF" w:rsidDel="00884C5C">
          <w:rPr>
            <w:lang w:val="en-US"/>
          </w:rPr>
          <w:delText>aim to typologize OECD LTC systems</w:delText>
        </w:r>
        <w:r w:rsidR="00722581" w:rsidDel="00884C5C">
          <w:rPr>
            <w:lang w:val="en-US"/>
          </w:rPr>
          <w:delText xml:space="preserve"> </w:delText>
        </w:r>
        <w:r w:rsidR="006E3A97" w:rsidRPr="006A56FF" w:rsidDel="00884C5C">
          <w:rPr>
            <w:lang w:val="en-US"/>
          </w:rPr>
          <w:delText>and</w:delText>
        </w:r>
        <w:r w:rsidR="006E3A97" w:rsidDel="00884C5C">
          <w:rPr>
            <w:lang w:val="en-US"/>
          </w:rPr>
          <w:delText xml:space="preserve"> to</w:delText>
        </w:r>
        <w:r w:rsidR="006E3A97" w:rsidRPr="006A56FF" w:rsidDel="00884C5C">
          <w:rPr>
            <w:lang w:val="en-US"/>
          </w:rPr>
          <w:delText xml:space="preserve"> make results more comparable to other welfare and healthcare typologies</w:delText>
        </w:r>
        <w:r w:rsidR="00160F11" w:rsidRPr="006A56FF" w:rsidDel="00884C5C">
          <w:rPr>
            <w:lang w:val="en-US"/>
          </w:rPr>
          <w:delText>.</w:delText>
        </w:r>
        <w:r w:rsidR="00A272E4" w:rsidDel="00884C5C">
          <w:rPr>
            <w:lang w:val="en-US"/>
          </w:rPr>
          <w:delText xml:space="preserve"> </w:delText>
        </w:r>
      </w:del>
      <w:r w:rsidR="006E3A97">
        <w:rPr>
          <w:lang w:val="en-US"/>
        </w:rPr>
        <w:t>We use most recent OECD data and a unique set of institutional indicators</w:t>
      </w:r>
      <w:del w:id="61" w:author="Claus Wendt" w:date="2020-09-04T15:55:00Z">
        <w:r w:rsidR="006E3A97" w:rsidDel="00884C5C">
          <w:rPr>
            <w:lang w:val="en-US"/>
          </w:rPr>
          <w:delText xml:space="preserve">, which are based on scientific literature and experts’ </w:delText>
        </w:r>
        <w:r w:rsidR="00722581" w:rsidDel="00884C5C">
          <w:rPr>
            <w:lang w:val="en-US"/>
          </w:rPr>
          <w:delText>evaluations</w:delText>
        </w:r>
      </w:del>
      <w:r w:rsidR="006E3A97">
        <w:rPr>
          <w:lang w:val="en-US"/>
        </w:rPr>
        <w:t xml:space="preserve">. </w:t>
      </w:r>
      <w:ins w:id="62" w:author="Claus Wendt" w:date="2020-09-04T15:59:00Z">
        <w:r w:rsidR="00884C5C">
          <w:rPr>
            <w:lang w:val="en-US"/>
          </w:rPr>
          <w:t xml:space="preserve">Based on 24 cluster analyses we </w:t>
        </w:r>
      </w:ins>
      <w:ins w:id="63" w:author="Claus Wendt" w:date="2020-09-04T16:00:00Z">
        <w:r w:rsidR="00884C5C">
          <w:rPr>
            <w:lang w:val="en-US"/>
          </w:rPr>
          <w:t xml:space="preserve">identify </w:t>
        </w:r>
      </w:ins>
      <w:ins w:id="64" w:author="Claus Wendt" w:date="2020-09-04T16:01:00Z">
        <w:r w:rsidR="00884C5C">
          <w:rPr>
            <w:lang w:val="en-US"/>
          </w:rPr>
          <w:t xml:space="preserve">four, six, respectively nine LCT types </w:t>
        </w:r>
      </w:ins>
      <w:ins w:id="65" w:author="Claus Wendt" w:date="2020-09-04T16:02:00Z">
        <w:r w:rsidR="00884C5C">
          <w:rPr>
            <w:lang w:val="en-US"/>
          </w:rPr>
          <w:t xml:space="preserve">with flexible use in future studies. In </w:t>
        </w:r>
      </w:ins>
      <w:ins w:id="66" w:author="Claus Wendt" w:date="2020-09-04T16:04:00Z">
        <w:r w:rsidR="000009C5">
          <w:rPr>
            <w:lang w:val="en-US"/>
          </w:rPr>
          <w:t xml:space="preserve">the </w:t>
        </w:r>
      </w:ins>
      <w:ins w:id="67" w:author="Claus Wendt" w:date="2020-09-04T16:02:00Z">
        <w:r w:rsidR="00884C5C">
          <w:rPr>
            <w:lang w:val="en-US"/>
          </w:rPr>
          <w:t xml:space="preserve">six </w:t>
        </w:r>
      </w:ins>
      <w:ins w:id="68" w:author="Claus Wendt" w:date="2020-09-04T16:03:00Z">
        <w:r w:rsidR="00884C5C">
          <w:rPr>
            <w:lang w:val="en-US"/>
          </w:rPr>
          <w:t>types</w:t>
        </w:r>
      </w:ins>
      <w:ins w:id="69" w:author="Claus Wendt" w:date="2020-09-04T16:04:00Z">
        <w:r w:rsidR="000009C5">
          <w:rPr>
            <w:lang w:val="en-US"/>
          </w:rPr>
          <w:t>-solution</w:t>
        </w:r>
      </w:ins>
      <w:ins w:id="70" w:author="Claus Wendt" w:date="2020-09-04T16:03:00Z">
        <w:r w:rsidR="00884C5C">
          <w:rPr>
            <w:lang w:val="en-US"/>
          </w:rPr>
          <w:t xml:space="preserve"> we suggest a </w:t>
        </w:r>
      </w:ins>
      <w:ins w:id="71" w:author="Claus Wendt" w:date="2020-09-04T16:07:00Z">
        <w:r w:rsidR="000009C5">
          <w:rPr>
            <w:lang w:val="en-US"/>
          </w:rPr>
          <w:t>“</w:t>
        </w:r>
      </w:ins>
      <w:ins w:id="72" w:author="Claus Wendt" w:date="2020-09-04T16:03:00Z">
        <w:r w:rsidR="00884C5C">
          <w:rPr>
            <w:lang w:val="en-US"/>
          </w:rPr>
          <w:t>public supply type</w:t>
        </w:r>
      </w:ins>
      <w:ins w:id="73" w:author="Claus Wendt" w:date="2020-09-04T16:07:00Z">
        <w:r w:rsidR="000009C5">
          <w:rPr>
            <w:lang w:val="en-US"/>
          </w:rPr>
          <w:t>”</w:t>
        </w:r>
      </w:ins>
      <w:ins w:id="74" w:author="Claus Wendt" w:date="2020-09-04T16:03:00Z">
        <w:r w:rsidR="00884C5C">
          <w:rPr>
            <w:lang w:val="en-US"/>
          </w:rPr>
          <w:t xml:space="preserve"> (e.g.</w:t>
        </w:r>
      </w:ins>
      <w:ins w:id="75" w:author="Claus Wendt" w:date="2020-09-04T16:06:00Z">
        <w:r w:rsidR="000009C5">
          <w:rPr>
            <w:lang w:val="en-US"/>
          </w:rPr>
          <w:t xml:space="preserve">, </w:t>
        </w:r>
      </w:ins>
      <w:ins w:id="76" w:author="Claus Wendt" w:date="2020-09-04T16:03:00Z">
        <w:r w:rsidR="00884C5C">
          <w:rPr>
            <w:lang w:val="en-US"/>
          </w:rPr>
          <w:t xml:space="preserve">Sweden), a </w:t>
        </w:r>
      </w:ins>
      <w:ins w:id="77" w:author="Claus Wendt" w:date="2020-09-04T16:07:00Z">
        <w:r w:rsidR="000009C5">
          <w:rPr>
            <w:lang w:val="en-US"/>
          </w:rPr>
          <w:t>“</w:t>
        </w:r>
      </w:ins>
      <w:ins w:id="78" w:author="Claus Wendt" w:date="2020-09-04T16:03:00Z">
        <w:r w:rsidR="00884C5C">
          <w:rPr>
            <w:lang w:val="en-US"/>
          </w:rPr>
          <w:t>private supply type</w:t>
        </w:r>
      </w:ins>
      <w:ins w:id="79" w:author="Claus Wendt" w:date="2020-09-04T16:07:00Z">
        <w:r w:rsidR="000009C5">
          <w:rPr>
            <w:lang w:val="en-US"/>
          </w:rPr>
          <w:t>”</w:t>
        </w:r>
      </w:ins>
      <w:ins w:id="80" w:author="Claus Wendt" w:date="2020-09-04T16:03:00Z">
        <w:r w:rsidR="00884C5C">
          <w:rPr>
            <w:lang w:val="en-US"/>
          </w:rPr>
          <w:t xml:space="preserve"> (</w:t>
        </w:r>
      </w:ins>
      <w:ins w:id="81" w:author="Claus Wendt" w:date="2020-09-04T16:08:00Z">
        <w:r w:rsidR="000009C5">
          <w:rPr>
            <w:lang w:val="en-US"/>
          </w:rPr>
          <w:t xml:space="preserve">e.g., </w:t>
        </w:r>
      </w:ins>
      <w:ins w:id="82" w:author="Claus Wendt" w:date="2020-09-04T16:03:00Z">
        <w:r w:rsidR="00884C5C">
          <w:rPr>
            <w:lang w:val="en-US"/>
          </w:rPr>
          <w:t>Germany</w:t>
        </w:r>
      </w:ins>
      <w:ins w:id="83" w:author="Claus Wendt" w:date="2020-09-04T16:04:00Z">
        <w:r w:rsidR="00884C5C">
          <w:rPr>
            <w:lang w:val="en-US"/>
          </w:rPr>
          <w:t xml:space="preserve">), a </w:t>
        </w:r>
      </w:ins>
      <w:ins w:id="84" w:author="Claus Wendt" w:date="2020-09-04T16:08:00Z">
        <w:r w:rsidR="000009C5">
          <w:rPr>
            <w:lang w:val="en-US"/>
          </w:rPr>
          <w:t>“</w:t>
        </w:r>
      </w:ins>
      <w:ins w:id="85" w:author="Claus Wendt" w:date="2020-09-04T16:06:00Z">
        <w:r w:rsidR="000009C5">
          <w:rPr>
            <w:lang w:val="en-US"/>
          </w:rPr>
          <w:t>residual public type</w:t>
        </w:r>
      </w:ins>
      <w:ins w:id="86" w:author="Claus Wendt" w:date="2020-09-04T16:08:00Z">
        <w:r w:rsidR="000009C5">
          <w:rPr>
            <w:lang w:val="en-US"/>
          </w:rPr>
          <w:t>”</w:t>
        </w:r>
      </w:ins>
      <w:ins w:id="87" w:author="Claus Wendt" w:date="2020-09-04T16:06:00Z">
        <w:r w:rsidR="000009C5">
          <w:rPr>
            <w:lang w:val="en-US"/>
          </w:rPr>
          <w:t xml:space="preserve"> (e.g., Poland), an </w:t>
        </w:r>
      </w:ins>
      <w:ins w:id="88" w:author="Claus Wendt" w:date="2020-09-04T16:07:00Z">
        <w:r w:rsidR="000009C5">
          <w:rPr>
            <w:lang w:val="en-US"/>
          </w:rPr>
          <w:t>“</w:t>
        </w:r>
      </w:ins>
      <w:ins w:id="89" w:author="Claus Wendt" w:date="2020-09-04T16:06:00Z">
        <w:r w:rsidR="000009C5">
          <w:rPr>
            <w:lang w:val="en-US"/>
          </w:rPr>
          <w:t xml:space="preserve">evolving </w:t>
        </w:r>
      </w:ins>
      <w:ins w:id="90" w:author="Claus Wendt" w:date="2020-09-04T16:07:00Z">
        <w:r w:rsidR="000009C5">
          <w:rPr>
            <w:lang w:val="en-US"/>
          </w:rPr>
          <w:t>public supply type” (</w:t>
        </w:r>
      </w:ins>
      <w:ins w:id="91" w:author="Claus Wendt" w:date="2020-09-04T16:08:00Z">
        <w:r w:rsidR="000009C5">
          <w:rPr>
            <w:lang w:val="en-US"/>
          </w:rPr>
          <w:t xml:space="preserve">e.g., </w:t>
        </w:r>
      </w:ins>
      <w:ins w:id="92" w:author="Claus Wendt" w:date="2020-09-04T16:07:00Z">
        <w:r w:rsidR="000009C5">
          <w:rPr>
            <w:lang w:val="en-US"/>
          </w:rPr>
          <w:t>Korea), a “private need-based supply type”</w:t>
        </w:r>
      </w:ins>
      <w:ins w:id="93" w:author="Claus Wendt" w:date="2020-09-04T16:08:00Z">
        <w:r w:rsidR="000009C5">
          <w:rPr>
            <w:lang w:val="en-US"/>
          </w:rPr>
          <w:t xml:space="preserve"> </w:t>
        </w:r>
      </w:ins>
      <w:ins w:id="94" w:author="Claus Wendt" w:date="2020-09-04T16:09:00Z">
        <w:r w:rsidR="000009C5">
          <w:rPr>
            <w:lang w:val="en-US"/>
          </w:rPr>
          <w:t xml:space="preserve">(e.g., Switzerland), and an “evolving need-based type” (e.g., </w:t>
        </w:r>
      </w:ins>
      <w:ins w:id="95" w:author="Claus Wendt" w:date="2020-09-04T16:10:00Z">
        <w:r w:rsidR="000009C5">
          <w:rPr>
            <w:lang w:val="en-US"/>
          </w:rPr>
          <w:t>United States).</w:t>
        </w:r>
      </w:ins>
    </w:p>
    <w:p w14:paraId="3329E57B" w14:textId="562864C3" w:rsidR="00AD66E9" w:rsidRPr="006A56FF" w:rsidDel="000009C5" w:rsidRDefault="00BB1865" w:rsidP="00E00A57">
      <w:pPr>
        <w:pStyle w:val="02FlietextErsterAbsatz"/>
        <w:rPr>
          <w:del w:id="96" w:author="Claus Wendt" w:date="2020-09-04T16:05:00Z"/>
          <w:lang w:val="en-US"/>
        </w:rPr>
      </w:pPr>
      <w:del w:id="97" w:author="Claus Wendt" w:date="2020-09-04T16:05:00Z">
        <w:r w:rsidRPr="006A56FF" w:rsidDel="000009C5">
          <w:rPr>
            <w:lang w:val="en-US"/>
          </w:rPr>
          <w:delText xml:space="preserve">Our results </w:delText>
        </w:r>
        <w:r w:rsidR="006E3A97" w:rsidDel="000009C5">
          <w:rPr>
            <w:lang w:val="en-US"/>
          </w:rPr>
          <w:delText>reveal at least</w:delText>
        </w:r>
        <w:r w:rsidR="002952B0" w:rsidDel="000009C5">
          <w:rPr>
            <w:lang w:val="en-US"/>
          </w:rPr>
          <w:delText xml:space="preserve"> four distinct LTC system types.</w:delText>
        </w:r>
        <w:commentRangeEnd w:id="36"/>
        <w:r w:rsidR="00F33320" w:rsidDel="000009C5">
          <w:rPr>
            <w:rStyle w:val="Kommentarzeichen"/>
          </w:rPr>
          <w:commentReference w:id="36"/>
        </w:r>
      </w:del>
    </w:p>
    <w:p w14:paraId="16D28BC7" w14:textId="77777777" w:rsidR="000009C5" w:rsidRPr="000009C5" w:rsidRDefault="000009C5" w:rsidP="00DB62C0">
      <w:pPr>
        <w:spacing w:line="360" w:lineRule="auto"/>
        <w:jc w:val="both"/>
        <w:rPr>
          <w:szCs w:val="24"/>
          <w:rPrChange w:id="98" w:author="Claus Wendt" w:date="2020-09-04T16:05:00Z">
            <w:rPr>
              <w:szCs w:val="24"/>
              <w:lang w:val="en-US"/>
            </w:rPr>
          </w:rPrChange>
        </w:rPr>
      </w:pPr>
    </w:p>
    <w:p w14:paraId="56E0A2E6" w14:textId="6857369D" w:rsidR="00522322" w:rsidRPr="006A56FF" w:rsidRDefault="00522322" w:rsidP="00DB62C0">
      <w:pPr>
        <w:spacing w:line="360" w:lineRule="auto"/>
        <w:jc w:val="both"/>
        <w:rPr>
          <w:szCs w:val="24"/>
          <w:lang w:val="en-US"/>
        </w:rPr>
      </w:pPr>
      <w:r w:rsidRPr="006A56FF">
        <w:rPr>
          <w:b/>
          <w:szCs w:val="24"/>
          <w:lang w:val="en-US"/>
        </w:rPr>
        <w:lastRenderedPageBreak/>
        <w:t>Keywords:</w:t>
      </w:r>
      <w:r w:rsidRPr="006A56FF">
        <w:rPr>
          <w:szCs w:val="24"/>
          <w:lang w:val="en-US"/>
        </w:rPr>
        <w:t xml:space="preserve"> </w:t>
      </w:r>
      <w:r w:rsidR="00306894">
        <w:rPr>
          <w:szCs w:val="24"/>
          <w:lang w:val="en-US"/>
        </w:rPr>
        <w:t xml:space="preserve">OECD countries, comparative analysis, </w:t>
      </w:r>
      <w:r w:rsidRPr="006A56FF">
        <w:rPr>
          <w:szCs w:val="24"/>
          <w:lang w:val="en-US"/>
        </w:rPr>
        <w:t>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07B0170B" w14:textId="3992BC0C" w:rsidR="009E1DF9" w:rsidRDefault="00B51EC6" w:rsidP="00B51EC6">
      <w:pPr>
        <w:pStyle w:val="02FlietextErsterAbsatz"/>
        <w:rPr>
          <w:lang w:val="en-US"/>
        </w:rPr>
      </w:pPr>
      <w:r>
        <w:rPr>
          <w:lang w:val="en-US"/>
        </w:rPr>
        <w:t>It is a major</w:t>
      </w:r>
      <w:r w:rsidR="004112FE">
        <w:rPr>
          <w:lang w:val="en-US"/>
        </w:rPr>
        <w:t xml:space="preserve"> challenge </w:t>
      </w:r>
      <w:r>
        <w:rPr>
          <w:lang w:val="en-US"/>
        </w:rPr>
        <w:t xml:space="preserve">of developed </w:t>
      </w:r>
      <w:r w:rsidR="004112FE">
        <w:rPr>
          <w:lang w:val="en-US"/>
        </w:rPr>
        <w:t>welfare states</w:t>
      </w:r>
      <w:r>
        <w:rPr>
          <w:lang w:val="en-US"/>
        </w:rPr>
        <w:t xml:space="preserve"> to provide long-term care (LTC) for the elderly</w:t>
      </w:r>
      <w:r w:rsidR="004112FE">
        <w:rPr>
          <w:lang w:val="en-US"/>
        </w:rPr>
        <w:t xml:space="preserve">. Increasing longevity and the ageing of the baby-boom generation </w:t>
      </w:r>
      <w:r>
        <w:rPr>
          <w:lang w:val="en-US"/>
        </w:rPr>
        <w:t xml:space="preserve">have a huge impact </w:t>
      </w:r>
      <w:r w:rsidR="00F33320">
        <w:rPr>
          <w:lang w:val="en-US"/>
        </w:rPr>
        <w:t>on</w:t>
      </w:r>
      <w:r>
        <w:rPr>
          <w:lang w:val="en-US"/>
        </w:rPr>
        <w:t xml:space="preserve"> </w:t>
      </w:r>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sidR="004112FE">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sidR="004112FE">
            <w:rPr>
              <w:noProof/>
              <w:lang w:val="en-US"/>
            </w:rPr>
            <w:fldChar w:fldCharType="separate"/>
          </w:r>
          <w:r w:rsidR="000B0433">
            <w:rPr>
              <w:noProof/>
              <w:lang w:val="en-US"/>
            </w:rPr>
            <w:t>(Colombo et al., 2011)</w:t>
          </w:r>
          <w:r w:rsidR="004112FE">
            <w:rPr>
              <w:noProof/>
              <w:lang w:val="en-US"/>
            </w:rPr>
            <w:fldChar w:fldCharType="end"/>
          </w:r>
          <w:ins w:id="99" w:author="Claus Wendt" w:date="2020-09-04T09:26:00Z">
            <w:r w:rsidR="00D36019">
              <w:rPr>
                <w:noProof/>
                <w:lang w:val="en-US"/>
              </w:rPr>
              <w:t>.</w:t>
            </w:r>
          </w:ins>
        </w:sdtContent>
      </w:sdt>
      <w:r w:rsidR="006155B2">
        <w:rPr>
          <w:lang w:val="en-US"/>
        </w:rPr>
        <w:t xml:space="preserve"> </w:t>
      </w:r>
      <w:r w:rsidR="00F33320">
        <w:rPr>
          <w:lang w:val="en-US"/>
        </w:rPr>
        <w:t>T</w:t>
      </w:r>
      <w:r>
        <w:rPr>
          <w:lang w:val="en-US"/>
        </w:rPr>
        <w:t xml:space="preserve">he </w:t>
      </w:r>
      <w:r w:rsidR="006155B2">
        <w:rPr>
          <w:lang w:val="en-US"/>
        </w:rPr>
        <w:t>rising number of elderly people in need of LTC</w:t>
      </w:r>
      <w:r>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w:t>
      </w:r>
      <w:r>
        <w:rPr>
          <w:lang w:val="en-US"/>
        </w:rPr>
        <w:t xml:space="preserve">of </w:t>
      </w:r>
      <w:r w:rsidR="00620C03">
        <w:rPr>
          <w:lang w:val="en-US"/>
        </w:rPr>
        <w:t xml:space="preserve">better access </w:t>
      </w:r>
      <w:r w:rsidR="00A626FB">
        <w:rPr>
          <w:lang w:val="en-US"/>
        </w:rPr>
        <w:t>and</w:t>
      </w:r>
      <w:r w:rsidR="00620C03">
        <w:rPr>
          <w:lang w:val="en-US"/>
        </w:rPr>
        <w:t xml:space="preserve"> higher quality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 which 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CF8CD0B"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E7428E">
        <w:rPr>
          <w:lang w:val="en-US"/>
        </w:rPr>
        <w:t xml:space="preserve"> Besides the update, c</w:t>
      </w:r>
      <w:r w:rsidR="00872016">
        <w:rPr>
          <w:lang w:val="en-US"/>
        </w:rPr>
        <w:t xml:space="preserve">ompared to </w:t>
      </w:r>
      <w:r w:rsidR="00872016" w:rsidRPr="006A56FF">
        <w:rPr>
          <w:lang w:val="en-US"/>
        </w:rPr>
        <w:t xml:space="preserve">earlier typologies, 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xml:space="preserve">, earlier typologies used </w:t>
      </w:r>
      <w:r w:rsidR="00872016" w:rsidRPr="006A56FF">
        <w:rPr>
          <w:lang w:val="en-US"/>
        </w:rPr>
        <w:lastRenderedPageBreak/>
        <w:t>either quantitative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E7428E">
        <w:rPr>
          <w:lang w:val="en-US"/>
        </w:rPr>
        <w:t>information</w:t>
      </w:r>
      <w:r w:rsidR="00E7428E" w:rsidRPr="006A56FF">
        <w:rPr>
          <w:lang w:val="en-US"/>
        </w:rPr>
        <w:t xml:space="preserve"> </w:t>
      </w:r>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r w:rsidR="00E7428E">
        <w:rPr>
          <w:lang w:val="en-US"/>
        </w:rPr>
        <w:t xml:space="preserve">quantitative </w:t>
      </w:r>
      <w:r w:rsidR="00872016" w:rsidRPr="006A56FF">
        <w:rPr>
          <w:lang w:val="en-US"/>
        </w:rPr>
        <w:t xml:space="preserve">data on supply, public-private mix, performance </w:t>
      </w:r>
      <w:r w:rsidR="00872016" w:rsidRPr="00AD5056">
        <w:rPr>
          <w:lang w:val="en-US"/>
        </w:rPr>
        <w:t>as well as</w:t>
      </w:r>
      <w:r w:rsidR="00872016" w:rsidRPr="006A56FF">
        <w:rPr>
          <w:lang w:val="en-US"/>
        </w:rPr>
        <w:t xml:space="preserve"> institutional </w:t>
      </w:r>
      <w:r w:rsidR="00E7428E">
        <w:rPr>
          <w:lang w:val="en-US"/>
        </w:rPr>
        <w:t>information</w:t>
      </w:r>
      <w:r w:rsidR="00AD5056">
        <w:rPr>
          <w:lang w:val="en-US"/>
        </w:rPr>
        <w:t xml:space="preserve"> </w:t>
      </w:r>
      <w:r w:rsidR="00872016" w:rsidRPr="006A56FF">
        <w:rPr>
          <w:lang w:val="en-US"/>
        </w:rPr>
        <w:t xml:space="preserve">on accessibility of systems.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r w:rsidR="00E7428E">
        <w:rPr>
          <w:lang w:val="en-US"/>
        </w:rPr>
        <w:t xml:space="preserve">selected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nstrText>
          </w:r>
          <w:r w:rsidR="006C3A49" w:rsidRPr="00F33320">
            <w:rPr>
              <w:noProof/>
              <w:lang w:val="en-US"/>
            </w:rPr>
            <w:instrText>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sidRPr="00F33320">
            <w:rPr>
              <w:noProof/>
              <w:lang w:val="en-US"/>
            </w:rPr>
            <w:t>(Damiani et al., 2011; Halásková et al., 2017; Kraus et al., 2010)</w:t>
          </w:r>
          <w:r w:rsidR="00C55241">
            <w:rPr>
              <w:noProof/>
              <w:lang w:val="en-US"/>
            </w:rPr>
            <w:fldChar w:fldCharType="end"/>
          </w:r>
        </w:sdtContent>
      </w:sdt>
      <w:r w:rsidR="000B0433" w:rsidRPr="00F33320">
        <w:rPr>
          <w:lang w:val="en-US"/>
        </w:rPr>
        <w:t xml:space="preserve">. </w:t>
      </w:r>
      <w:r w:rsidR="00C4275E" w:rsidRPr="008C6FA4">
        <w:rPr>
          <w:lang w:val="en-US"/>
        </w:rPr>
        <w:t>For o</w:t>
      </w:r>
      <w:r w:rsidR="00C87D34" w:rsidRPr="00C4275E">
        <w:rPr>
          <w:lang w:val="en-US"/>
        </w:rPr>
        <w:t>u</w:t>
      </w:r>
      <w:r w:rsidR="00C87D34" w:rsidRPr="008C6FA4">
        <w:rPr>
          <w:lang w:val="en-US"/>
        </w:rPr>
        <w:t xml:space="preserve">r LCT typology </w:t>
      </w:r>
      <w:r w:rsidR="00C4275E" w:rsidRPr="008C6FA4">
        <w:rPr>
          <w:lang w:val="en-US"/>
        </w:rPr>
        <w:t xml:space="preserve">we have used cluster technique </w:t>
      </w:r>
      <w:r w:rsidR="000B0433">
        <w:rPr>
          <w:lang w:val="en-US"/>
        </w:rPr>
        <w:t>as well. However, we calculate numerous cluster analyses to incorporate</w:t>
      </w:r>
      <w:r w:rsidR="005B12C0">
        <w:rPr>
          <w:lang w:val="en-US"/>
        </w:rPr>
        <w:t xml:space="preserve"> the internal consistency </w:t>
      </w:r>
      <w:r w:rsidR="000B0433">
        <w:rPr>
          <w:lang w:val="en-US"/>
        </w:rPr>
        <w:t>of clusters. This</w:t>
      </w:r>
      <w:r w:rsidR="00C4275E">
        <w:rPr>
          <w:lang w:val="en-US"/>
        </w:rPr>
        <w:t xml:space="preserve"> method, that has 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EndPr/>
        <w:sdtContent>
          <w:r w:rsidR="00C4275E">
            <w:rPr>
              <w:noProof/>
              <w:lang w:val="en-US"/>
            </w:rPr>
            <w:fldChar w:fldCharType="begin"/>
          </w:r>
          <w:r w:rsidR="00C4275E">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C4275E">
            <w:rPr>
              <w:noProof/>
              <w:lang w:val="en-US"/>
            </w:rPr>
            <w:fldChar w:fldCharType="separate"/>
          </w:r>
          <w:r w:rsidR="00C4275E">
            <w:rPr>
              <w:noProof/>
              <w:lang w:val="en-US"/>
            </w:rPr>
            <w:t>Reibling et al.</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EndPr/>
        <w:sdtContent>
          <w:r w:rsidR="00C4275E">
            <w:rPr>
              <w:noProof/>
              <w:lang w:val="en-US"/>
            </w:rPr>
            <w:fldChar w:fldCharType="begin"/>
          </w:r>
          <w:r w:rsidR="00C4275E">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C4275E">
            <w:rPr>
              <w:noProof/>
              <w:lang w:val="en-US"/>
            </w:rPr>
            <w:fldChar w:fldCharType="separate"/>
          </w:r>
          <w:r w:rsidR="00C4275E">
            <w:rPr>
              <w:noProof/>
              <w:lang w:val="en-US"/>
            </w:rPr>
            <w:t>2019)</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07A005E" w:rsidR="000B0433" w:rsidRDefault="00C4275E" w:rsidP="004B4DE0">
      <w:pPr>
        <w:pStyle w:val="02FlietextEinzug"/>
        <w:rPr>
          <w:lang w:val="en-US"/>
        </w:rPr>
      </w:pPr>
      <w:r>
        <w:rPr>
          <w:lang w:val="en-US"/>
        </w:rPr>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Pr>
          <w:lang w:val="en-US"/>
        </w:rPr>
        <w:t>Second, w</w:t>
      </w:r>
      <w:r w:rsidR="00FE1C63">
        <w:rPr>
          <w:lang w:val="en-US"/>
        </w:rPr>
        <w:t>e explain indicators and the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third,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p>
    <w:p w14:paraId="2F5CA8FB" w14:textId="707B768B" w:rsidR="001E64E8" w:rsidRPr="006A56FF" w:rsidRDefault="001E64E8" w:rsidP="00C97EBD">
      <w:pPr>
        <w:pStyle w:val="berschrift1"/>
        <w:ind w:left="0" w:firstLine="0"/>
        <w:rPr>
          <w:lang w:val="en-US"/>
        </w:rPr>
      </w:pPr>
      <w:r w:rsidRPr="006A56FF">
        <w:rPr>
          <w:lang w:val="en-US"/>
        </w:rPr>
        <w:lastRenderedPageBreak/>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8E8496D" w:rsidR="00F474E4" w:rsidRPr="004B4DE0" w:rsidRDefault="00F211E8" w:rsidP="00B82577">
      <w:pPr>
        <w:pStyle w:val="02FlietextErsterAbsatz"/>
        <w:rPr>
          <w:lang w:val="en-US"/>
        </w:rPr>
      </w:pPr>
      <w:r w:rsidRPr="006A56FF">
        <w:rPr>
          <w:lang w:val="en-US"/>
        </w:rPr>
        <w:t>Typologi</w:t>
      </w:r>
      <w:r w:rsidR="00774363" w:rsidRPr="006A56FF">
        <w:rPr>
          <w:lang w:val="en-US"/>
        </w:rPr>
        <w:t xml:space="preserve">zing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w:t>
          </w:r>
          <w:ins w:id="100" w:author="Claus Wendt" w:date="2020-09-04T09:33:00Z">
            <w:r w:rsidR="00304112">
              <w:rPr>
                <w:lang w:val="en-US"/>
              </w:rPr>
              <w:t xml:space="preserve">e.g., </w:t>
            </w:r>
          </w:ins>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101"/>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w:instrText>
          </w:r>
          <w:r w:rsidR="006C3A49" w:rsidRPr="00D241B7">
            <w:rPr>
              <w:noProof/>
              <w:lang w:val="en-US"/>
            </w:rPr>
            <w:instrText>VkSWQiOiIyNDA5NTI3NCIsIlF1b3RhdGlvbnMiOltdLCJSZWZlcmVuY2VUeXBlIjoiSm91cm5hbEFydGljbGUiLCJ</w:instrText>
          </w:r>
          <w:r w:rsidR="006C3A49" w:rsidRPr="004B4DE0">
            <w:rPr>
              <w:noProof/>
              <w:lang w:val="en-US"/>
            </w:rPr>
            <w:instrText>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sidRPr="004B4DE0">
            <w:rPr>
              <w:noProof/>
              <w:lang w:val="en-US"/>
            </w:rPr>
            <w:t xml:space="preserve">(Wendt, </w:t>
          </w:r>
          <w:r w:rsidR="004B4DE0" w:rsidRPr="004B4DE0">
            <w:rPr>
              <w:noProof/>
              <w:lang w:val="en-US"/>
            </w:rPr>
            <w:t xml:space="preserve">2009, </w:t>
          </w:r>
          <w:r w:rsidR="000B0433" w:rsidRPr="004B4DE0">
            <w:rPr>
              <w:noProof/>
              <w:lang w:val="en-US"/>
            </w:rPr>
            <w:t xml:space="preserve">2014; </w:t>
          </w:r>
          <w:r w:rsidR="004B4DE0" w:rsidRPr="004B4DE0">
            <w:rPr>
              <w:noProof/>
              <w:lang w:val="en-US"/>
            </w:rPr>
            <w:t xml:space="preserve">Wendt et </w:t>
          </w:r>
          <w:r w:rsidR="004B4DE0" w:rsidRPr="00E23ACB">
            <w:rPr>
              <w:noProof/>
              <w:lang w:val="en-US"/>
            </w:rPr>
            <w:t xml:space="preserve">al. 2009; </w:t>
          </w:r>
          <w:r w:rsidR="000B0433" w:rsidRPr="004B4DE0">
            <w:rPr>
              <w:noProof/>
              <w:lang w:val="en-US"/>
            </w:rPr>
            <w:t>Reibling et al., 2019; Böhm et al., 2013)</w:t>
          </w:r>
          <w:r w:rsidR="00F86C6D">
            <w:rPr>
              <w:noProof/>
              <w:lang w:val="en-US"/>
            </w:rPr>
            <w:fldChar w:fldCharType="end"/>
          </w:r>
          <w:commentRangeEnd w:id="101"/>
          <w:r w:rsidR="004B4DE0" w:rsidRPr="004B4DE0">
            <w:rPr>
              <w:noProof/>
              <w:lang w:val="en-US"/>
            </w:rPr>
            <w:t xml:space="preserve">, </w:t>
          </w:r>
          <w:r w:rsidR="004B4DE0" w:rsidRPr="00E23ACB">
            <w:rPr>
              <w:noProof/>
              <w:lang w:val="en-US"/>
            </w:rPr>
            <w:t>a field th</w:t>
          </w:r>
          <w:r w:rsidR="004B4DE0">
            <w:rPr>
              <w:noProof/>
              <w:lang w:val="en-US"/>
            </w:rPr>
            <w:t>at is particularly close to the field of long-term care (LTC)</w:t>
          </w:r>
          <w:r w:rsidR="00F474E4">
            <w:rPr>
              <w:rStyle w:val="Kommentarzeichen"/>
            </w:rPr>
            <w:commentReference w:id="101"/>
          </w:r>
        </w:sdtContent>
      </w:sdt>
      <w:r w:rsidR="00F86C6D" w:rsidRPr="004B4DE0">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lastRenderedPageBreak/>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742C3D57"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Pr>
          <w:lang w:val="en-US"/>
        </w:rPr>
        <w:t>as</w:t>
      </w:r>
      <w:r w:rsidR="004375F4">
        <w:rPr>
          <w:lang w:val="en-US"/>
        </w:rPr>
        <w:t xml:space="preserve"> well </w:t>
      </w:r>
      <w:r w:rsidR="00BB65C1" w:rsidRPr="006A56FF">
        <w:rPr>
          <w:lang w:val="en-US"/>
        </w:rPr>
        <w:t xml:space="preserve">due to data reasons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4375F4">
        <w:rPr>
          <w:lang w:val="en-US"/>
        </w:rPr>
        <w:t xml:space="preserve">A </w:t>
      </w:r>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0CC4C86A"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ins w:id="102" w:author="Claus Wendt" w:date="2020-09-04T09:37:00Z">
        <w:r w:rsidR="00304112">
          <w:rPr>
            <w:lang w:val="en-US"/>
          </w:rPr>
          <w:t>. W</w:t>
        </w:r>
      </w:ins>
      <w:del w:id="103" w:author="Claus Wendt" w:date="2020-09-04T09:37:00Z">
        <w:r w:rsidR="007B59AB" w:rsidRPr="006A56FF" w:rsidDel="00304112">
          <w:rPr>
            <w:lang w:val="en-US"/>
          </w:rPr>
          <w:delText>, w</w:delText>
        </w:r>
      </w:del>
      <w:r w:rsidR="007B59AB" w:rsidRPr="006A56FF">
        <w:rPr>
          <w:lang w:val="en-US"/>
        </w:rPr>
        <w:t xml:space="preserve">e </w:t>
      </w:r>
      <w:r>
        <w:rPr>
          <w:lang w:val="en-US"/>
        </w:rPr>
        <w:t xml:space="preserve">therefore hav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w:t>
      </w:r>
      <w:r w:rsidR="00B41CC2" w:rsidRPr="006A56FF">
        <w:rPr>
          <w:lang w:val="en-US"/>
        </w:rPr>
        <w:lastRenderedPageBreak/>
        <w:t>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repeatedly </w:t>
      </w:r>
      <w:r w:rsidR="00C046FD" w:rsidRPr="00E915CC">
        <w:rPr>
          <w:lang w:val="en-US"/>
        </w:rPr>
        <w:t>analyze</w:t>
      </w:r>
      <w:r w:rsidR="00E915CC" w:rsidRPr="00E915CC">
        <w:rPr>
          <w:lang w:val="en-US"/>
        </w:rPr>
        <w:t xml:space="preserve"> four central dimensions</w:t>
      </w:r>
      <w:r>
        <w:rPr>
          <w:lang w:val="en-US"/>
        </w:rPr>
        <w:t xml:space="preserve"> and thereby have created </w:t>
      </w:r>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7B7D9B4E"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12280D16" w14:textId="77777777" w:rsidR="004573C8" w:rsidRDefault="00BF5BC0" w:rsidP="00981837">
      <w:pPr>
        <w:pStyle w:val="02FlietextErsterAbsatz"/>
        <w:rPr>
          <w:lang w:val="en-US"/>
        </w:rPr>
      </w:pPr>
      <w:r w:rsidRPr="00BF5BC0">
        <w:rPr>
          <w:u w:val="single"/>
          <w:lang w:val="en-US"/>
        </w:rPr>
        <w:t>II. Public-Private Mix:</w:t>
      </w:r>
      <w:r>
        <w:rPr>
          <w:lang w:val="en-US"/>
        </w:rPr>
        <w:t xml:space="preserve"> </w:t>
      </w:r>
    </w:p>
    <w:p w14:paraId="5D0E9429" w14:textId="50FEAC07"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981837" w:rsidRPr="006A56FF">
        <w:rPr>
          <w:lang w:val="en-US"/>
        </w:rPr>
        <w:t xml:space="preserve"> </w:t>
      </w:r>
      <w:r>
        <w:rPr>
          <w:lang w:val="en-US"/>
        </w:rPr>
        <w:t>that 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EndPr/>
        <w:sdtContent>
          <w:r w:rsidRPr="00CA56B9">
            <w:rPr>
              <w:lang w:val="en-US"/>
            </w:rPr>
            <w:fldChar w:fldCharType="begin"/>
          </w:r>
          <w:r>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Pr>
              <w:lang w:val="en-US"/>
            </w:rPr>
            <w:t>(Wendt et al. 2009; Reibling et al., 2019; Böhm et al., 2013)</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r w:rsidR="00A40F30">
        <w:rPr>
          <w:lang w:val="en-US"/>
        </w:rPr>
        <w:t>,</w:t>
      </w:r>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ins w:id="104" w:author="Claus Wendt" w:date="2020-09-04T09:38:00Z">
        <w:r w:rsidR="00304112">
          <w:rPr>
            <w:lang w:val="en-US"/>
          </w:rPr>
          <w:t xml:space="preserve"> so far</w:t>
        </w:r>
      </w:ins>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w:t>
      </w:r>
      <w:r w:rsidR="00981837" w:rsidRPr="006A56FF">
        <w:rPr>
          <w:lang w:val="en-US"/>
        </w:rPr>
        <w:lastRenderedPageBreak/>
        <w:t xml:space="preserve">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1F8661DC"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w:t>
          </w:r>
          <w:r w:rsidR="00B57DF2">
            <w:rPr>
              <w:lang w:val="en-US"/>
            </w:rPr>
            <w:t xml:space="preserve">Wendt, 2009; </w:t>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w:t>
      </w:r>
      <w:ins w:id="105" w:author="Claus Wendt" w:date="2020-09-04T09:39:00Z">
        <w:r w:rsidR="00EF631F">
          <w:rPr>
            <w:lang w:val="en-US"/>
          </w:rPr>
          <w:t xml:space="preserve">in LTC </w:t>
        </w:r>
      </w:ins>
      <w:r w:rsidR="005F6D29" w:rsidRPr="005E05FB">
        <w:rPr>
          <w:lang w:val="en-US"/>
        </w:rPr>
        <w:t>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EndPr/>
        <w:sdtContent>
          <w:r w:rsidR="00671793">
            <w:rPr>
              <w:noProof/>
              <w:lang w:val="en-US"/>
            </w:rPr>
            <w:fldChar w:fldCharType="begin"/>
          </w:r>
          <w:r w:rsidR="006717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yMCwiUmVmZXJlbmNlSWQiOiI0YTgzMWMzNC03NmE3LTRlMmItOTk1Ni1lYTExZjY2NTE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ihLcmF1cyBldCBhbC4sIDIwMTApIn1dfSwiVGFnIjoiQ2l0YXZpUGxhY2Vob2xkZXIjZTMzN2U2OTctZDFjNS00ZmNkLWE3ZTAtZTQxYzA4NjFmYWM0IiwiVGV4dCI6IihLcmF1cyBldCBhbC4sIDIwMTApIiwiV0FJVmVyc2lvbiI6IjYuNS4wLjAifQ==}</w:instrText>
          </w:r>
          <w:r w:rsidR="00671793">
            <w:rPr>
              <w:noProof/>
              <w:lang w:val="en-US"/>
            </w:rPr>
            <w:fldChar w:fldCharType="separate"/>
          </w:r>
          <w:r w:rsidR="00671793">
            <w:rPr>
              <w:noProof/>
              <w:lang w:val="en-US"/>
            </w:rPr>
            <w:t>(Kraus et al., 2010)</w:t>
          </w:r>
          <w:r w:rsidR="00671793">
            <w:rPr>
              <w:noProof/>
              <w:lang w:val="en-US"/>
            </w:rPr>
            <w:fldChar w:fldCharType="end"/>
          </w:r>
        </w:sdtContent>
      </w:sdt>
      <w:r w:rsidR="005F6D29" w:rsidRPr="005E05FB">
        <w:rPr>
          <w:lang w:val="en-US"/>
        </w:rPr>
        <w:t>.</w:t>
      </w:r>
    </w:p>
    <w:p w14:paraId="543B77A1" w14:textId="77777777" w:rsidR="004573C8" w:rsidRDefault="00B57DF2" w:rsidP="00A40F30">
      <w:pPr>
        <w:pStyle w:val="02Flietext"/>
        <w:rPr>
          <w:lang w:val="en-US"/>
        </w:rPr>
      </w:pPr>
      <w:r w:rsidRPr="000D7467">
        <w:rPr>
          <w:u w:val="single"/>
          <w:lang w:val="en-US"/>
        </w:rPr>
        <w:t>IV. Performance:</w:t>
      </w:r>
      <w:r>
        <w:rPr>
          <w:lang w:val="en-US"/>
        </w:rPr>
        <w:t xml:space="preserve"> </w:t>
      </w:r>
    </w:p>
    <w:p w14:paraId="7495BA44" w14:textId="555D3DD0"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 xml:space="preserve">service provision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00A40F30"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00A40F30" w:rsidRPr="00981837">
            <w:rPr>
              <w:lang w:val="en-US"/>
            </w:rPr>
            <w:fldChar w:fldCharType="separate"/>
          </w:r>
          <w:r w:rsidR="000B0433">
            <w:rPr>
              <w:lang w:val="en-US"/>
            </w:rPr>
            <w:t>(Halfens et al., 2013)</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00A40F30"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00A40F30" w:rsidRPr="006A56FF">
            <w:rPr>
              <w:lang w:val="en-US"/>
            </w:rPr>
            <w:fldChar w:fldCharType="separate"/>
          </w:r>
          <w:r w:rsidR="000B0433">
            <w:rPr>
              <w:lang w:val="en-US"/>
            </w:rPr>
            <w:t>Damiani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00A40F30"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00A40F30" w:rsidRPr="006A56FF">
            <w:rPr>
              <w:lang w:val="en-US"/>
            </w:rPr>
            <w:fldChar w:fldCharType="separate"/>
          </w:r>
          <w:r w:rsidR="000B0433">
            <w:rPr>
              <w:lang w:val="en-US"/>
            </w:rPr>
            <w:t>(2011)</w:t>
          </w:r>
          <w:r w:rsidR="00A40F30" w:rsidRPr="006A56FF">
            <w:rPr>
              <w:lang w:val="en-US"/>
            </w:rPr>
            <w:fldChar w:fldCharType="end"/>
          </w:r>
        </w:sdtContent>
      </w:sdt>
      <w:r w:rsidR="00A40F30" w:rsidRPr="006A56FF">
        <w:rPr>
          <w:lang w:val="en-US"/>
        </w:rPr>
        <w:t xml:space="preserve"> for exampl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EndPr/>
        <w:sdtContent>
          <w:r w:rsidR="00A40F30" w:rsidRPr="006A56FF">
            <w:rPr>
              <w:lang w:val="en-US"/>
            </w:rPr>
            <w:fldChar w:fldCharType="begin"/>
          </w:r>
          <w:r w:rsidR="00A40F30">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00A40F30" w:rsidRPr="006A56FF">
            <w:rPr>
              <w:lang w:val="en-US"/>
            </w:rPr>
            <w:fldChar w:fldCharType="separate"/>
          </w:r>
          <w:r w:rsidR="000B0433">
            <w:rPr>
              <w:lang w:val="en-US"/>
            </w:rPr>
            <w:t>Kraus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00A40F30" w:rsidRPr="006A56FF">
            <w:rPr>
              <w:lang w:val="en-US"/>
            </w:rPr>
            <w:fldChar w:fldCharType="begin"/>
          </w:r>
          <w:r w:rsidR="00A40F30">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00A40F30" w:rsidRPr="006A56FF">
            <w:rPr>
              <w:lang w:val="en-US"/>
            </w:rPr>
            <w:fldChar w:fldCharType="separate"/>
          </w:r>
          <w:r w:rsidR="000B0433">
            <w:rPr>
              <w:lang w:val="en-US"/>
            </w:rPr>
            <w:t>(2010)</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ins w:id="106" w:author="Claus Wendt" w:date="2020-09-04T09:40:00Z">
        <w:r w:rsidR="00EF631F">
          <w:rPr>
            <w:lang w:val="en-US"/>
          </w:rPr>
          <w:t xml:space="preserve"> into account</w:t>
        </w:r>
      </w:ins>
      <w:r w:rsidR="00A40F30" w:rsidRPr="006A56FF">
        <w:rPr>
          <w:lang w:val="en-US"/>
        </w:rPr>
        <w:t>.</w:t>
      </w:r>
    </w:p>
    <w:p w14:paraId="435E1D48" w14:textId="48941927"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 xml:space="preserve">typologies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data</w:t>
      </w:r>
      <w:r>
        <w:rPr>
          <w:lang w:val="en-US"/>
        </w:rPr>
        <w:t xml:space="preserve"> (Shar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sidR="005F6D29">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sidR="005F6D29">
            <w:rPr>
              <w:noProof/>
              <w:lang w:val="en-US"/>
            </w:rPr>
            <w:fldChar w:fldCharType="separate"/>
          </w:r>
          <w:r w:rsidR="000B0433">
            <w:rPr>
              <w:noProof/>
              <w:lang w:val="en-US"/>
            </w:rPr>
            <w:t>(Pommer et al., 2009)</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EBFEE10"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w:t>
      </w:r>
      <w:r w:rsidRPr="005E05FB">
        <w:rPr>
          <w:lang w:val="en-US"/>
        </w:rPr>
        <w:lastRenderedPageBreak/>
        <w:t xml:space="preserve">depicted. The most robust </w:t>
      </w:r>
      <w:r w:rsidR="00782D78">
        <w:rPr>
          <w:lang w:val="en-US"/>
        </w:rPr>
        <w:t>system type</w:t>
      </w:r>
      <w:r w:rsidR="00782D78" w:rsidRPr="005E05FB">
        <w:rPr>
          <w:lang w:val="en-US"/>
        </w:rPr>
        <w:t xml:space="preserve"> </w:t>
      </w:r>
      <w:r w:rsidRPr="005E05FB">
        <w:rPr>
          <w:lang w:val="en-US"/>
        </w:rPr>
        <w:t xml:space="preserve">is a Scandinavian or </w:t>
      </w:r>
      <w:r w:rsidR="00E00F03">
        <w:rPr>
          <w:lang w:val="en-US"/>
        </w:rPr>
        <w:t>N</w:t>
      </w:r>
      <w:r w:rsidRPr="005E05FB">
        <w:rPr>
          <w:lang w:val="en-US"/>
        </w:rPr>
        <w:t>orthern European cluster that mostly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r w:rsidR="00A31BDA">
        <w:rPr>
          <w:lang w:val="en-US"/>
        </w:rPr>
        <w:t xml:space="preserve">such as </w:t>
      </w:r>
      <w:r w:rsidR="00000C6B">
        <w:rPr>
          <w:lang w:val="en-US"/>
        </w:rPr>
        <w:t xml:space="preserve">Slovenia, Romania, and Lithuania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hich incorporates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w:t>
      </w:r>
      <w:del w:id="107" w:author="Claus Wendt" w:date="2020-09-04T09:42:00Z">
        <w:r w:rsidRPr="005E05FB" w:rsidDel="00EF631F">
          <w:rPr>
            <w:lang w:val="en-US"/>
          </w:rPr>
          <w:delText>se</w:delText>
        </w:r>
      </w:del>
      <w:r w:rsidRPr="005E05FB">
        <w:rPr>
          <w:lang w:val="en-US"/>
        </w:rPr>
        <w:t xml:space="preserve"> </w:t>
      </w:r>
      <w:r w:rsidR="00A31BDA">
        <w:rPr>
          <w:lang w:val="en-US"/>
        </w:rPr>
        <w:t xml:space="preserve">three latter </w:t>
      </w:r>
      <w:r w:rsidRPr="005E05FB">
        <w:rPr>
          <w:lang w:val="en-US"/>
        </w:rPr>
        <w:t xml:space="preserve">countries are </w:t>
      </w:r>
      <w:ins w:id="108" w:author="Claus Wendt" w:date="2020-09-04T09:42:00Z">
        <w:r w:rsidR="00EF631F">
          <w:rPr>
            <w:lang w:val="en-US"/>
          </w:rPr>
          <w:t xml:space="preserve">also </w:t>
        </w:r>
      </w:ins>
      <w:r w:rsidRPr="005E05FB">
        <w:rPr>
          <w:lang w:val="en-US"/>
        </w:rPr>
        <w:t xml:space="preserve">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97C4E">
        <w:rPr>
          <w:lang w:val="en-US"/>
        </w:rPr>
        <w:t>, however</w:t>
      </w:r>
      <w:r w:rsidRPr="005E05FB">
        <w:rPr>
          <w:lang w:val="en-US"/>
        </w:rPr>
        <w:t xml:space="preserve"> mostly together with some Easter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w:t>
      </w:r>
      <w:r w:rsidRPr="005E05FB">
        <w:rPr>
          <w:lang w:val="en-US"/>
        </w:rPr>
        <w:lastRenderedPageBreak/>
        <w:t xml:space="preserve">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r w:rsidR="00777708">
        <w:rPr>
          <w:lang w:val="en-US"/>
        </w:rPr>
        <w:t xml:space="preserve">together </w:t>
      </w:r>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EndPr/>
        <w:sdtContent>
          <w:r w:rsidR="00000C6B">
            <w:rPr>
              <w:noProof/>
              <w:lang w:val="en-US"/>
            </w:rPr>
            <w:fldChar w:fldCharType="begin"/>
          </w:r>
          <w:r w:rsidR="00000C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MmU1OTcxMWQtZTEzNi00ZWFhLTk0OTAtZTBiOWI4YjRmZGQ3IiwiVGV4dCI6IihDb2xvbWJvLCAyMDEyKSIsIldBSVZlcnNpb24iOiI2LjUuMC4wIn0=}</w:instrText>
          </w:r>
          <w:r w:rsidR="00000C6B">
            <w:rPr>
              <w:noProof/>
              <w:lang w:val="en-US"/>
            </w:rPr>
            <w:fldChar w:fldCharType="separate"/>
          </w:r>
          <w:r w:rsidR="00000C6B">
            <w:rPr>
              <w:noProof/>
              <w:lang w:val="en-US"/>
            </w:rPr>
            <w:t>(Colombo, 2012)</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w:t>
      </w:r>
      <w:r w:rsidR="00777708">
        <w:rPr>
          <w:lang w:val="en-US"/>
        </w:rPr>
        <w:t xml:space="preserve">identifies a cluster with </w:t>
      </w:r>
      <w:r w:rsidRPr="005E05FB">
        <w:rPr>
          <w:lang w:val="en-US"/>
        </w:rPr>
        <w:t>Australia and South Korea.</w:t>
      </w:r>
    </w:p>
    <w:p w14:paraId="21AD3688" w14:textId="11DE7C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Pr="005E05FB">
        <w:rPr>
          <w:lang w:val="en-US"/>
        </w:rPr>
        <w:t xml:space="preserve">LTC typologies </w:t>
      </w:r>
      <w:r w:rsidR="00000C6B">
        <w:rPr>
          <w:lang w:val="en-US"/>
        </w:rPr>
        <w:t>need to be advanced</w:t>
      </w:r>
      <w:r w:rsidRPr="005E05FB">
        <w:rPr>
          <w:lang w:val="en-US"/>
        </w:rPr>
        <w:t xml:space="preserve">. </w:t>
      </w:r>
      <w:r>
        <w:rPr>
          <w:lang w:val="en-US"/>
        </w:rPr>
        <w:t>First</w:t>
      </w:r>
      <w:r w:rsidRPr="005E05FB">
        <w:rPr>
          <w:lang w:val="en-US"/>
        </w:rPr>
        <w:t xml:space="preserve">, many typologies have a European focus or only use a small sample of countries. Thus, </w:t>
      </w:r>
      <w:r w:rsidR="00D200F2">
        <w:rPr>
          <w:lang w:val="en-US"/>
        </w:rPr>
        <w:t xml:space="preserve">in this contribution </w:t>
      </w:r>
      <w:r w:rsidRPr="005E05FB">
        <w:rPr>
          <w:lang w:val="en-US"/>
        </w:rPr>
        <w:t xml:space="preserve">w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xml:space="preserve">, most typologies only use quantitative indicators </w:t>
      </w:r>
      <w:r w:rsidR="00D200F2">
        <w:rPr>
          <w:lang w:val="en-US"/>
        </w:rPr>
        <w:t xml:space="preserve">in particular with </w:t>
      </w:r>
      <w:r w:rsidRPr="005E05FB">
        <w:rPr>
          <w:lang w:val="en-US"/>
        </w:rPr>
        <w:t xml:space="preserve">financing </w:t>
      </w:r>
      <w:r w:rsidR="00D200F2">
        <w:rPr>
          <w:lang w:val="en-US"/>
        </w:rPr>
        <w:t>data</w:t>
      </w:r>
      <w:r w:rsidRPr="005E05FB">
        <w:rPr>
          <w:lang w:val="en-US"/>
        </w:rPr>
        <w:t>.</w:t>
      </w:r>
      <w:r>
        <w:rPr>
          <w:lang w:val="en-US"/>
        </w:rPr>
        <w:t xml:space="preserve"> </w:t>
      </w:r>
      <w:r w:rsidR="00D200F2">
        <w:rPr>
          <w:lang w:val="en-US"/>
        </w:rPr>
        <w:t xml:space="preserve">We also includ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d both </w:t>
      </w:r>
      <w:r w:rsidR="00D200F2">
        <w:rPr>
          <w:lang w:val="en-US"/>
        </w:rPr>
        <w:t xml:space="preserve">quantitative and qualitative </w:t>
      </w:r>
      <w:r w:rsidR="00341CEB">
        <w:rPr>
          <w:lang w:val="en-US"/>
        </w:rPr>
        <w:t>approaches.</w:t>
      </w: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77777777" w:rsidR="00691EE1" w:rsidRDefault="00E91ABE" w:rsidP="00691EE1">
      <w:pPr>
        <w:pStyle w:val="02Flietext"/>
        <w:spacing w:after="0"/>
        <w:rPr>
          <w:lang w:val="en-US"/>
        </w:rPr>
      </w:pPr>
      <w:r w:rsidRPr="004B36E0">
        <w:rPr>
          <w:lang w:val="en-US"/>
        </w:rPr>
        <w:t xml:space="preserve">Indicators for </w:t>
      </w:r>
      <w:r w:rsidR="00D200F2">
        <w:rPr>
          <w:lang w:val="en-US"/>
        </w:rPr>
        <w:t>our</w:t>
      </w:r>
      <w:r w:rsidR="00D200F2" w:rsidRPr="004B36E0">
        <w:rPr>
          <w:lang w:val="en-US"/>
        </w:rPr>
        <w:t xml:space="preserve"> </w:t>
      </w:r>
      <w:r w:rsidRPr="004B36E0">
        <w:rPr>
          <w:lang w:val="en-US"/>
        </w:rPr>
        <w:t xml:space="preserve">typology </w:t>
      </w:r>
      <w:r w:rsidR="00304754" w:rsidRPr="004B36E0">
        <w:rPr>
          <w:lang w:val="en-US"/>
        </w:rPr>
        <w:t xml:space="preserve">of LTC systems </w:t>
      </w:r>
      <w:r w:rsidR="00D200F2">
        <w:rPr>
          <w:lang w:val="en-US"/>
        </w:rPr>
        <w:t xml:space="preserve">come </w:t>
      </w:r>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ins w:id="109" w:author="Claus Wendt" w:date="2020-09-01T12:29:00Z">
        <w:r w:rsidR="00D200F2">
          <w:rPr>
            <w:lang w:val="en-US"/>
          </w:rPr>
          <w:t>are tak</w:t>
        </w:r>
      </w:ins>
      <w:ins w:id="110" w:author="Claus Wendt" w:date="2020-09-01T12:30:00Z">
        <w:r w:rsidR="00D200F2">
          <w:rPr>
            <w:lang w:val="en-US"/>
          </w:rPr>
          <w:t xml:space="preserve">en </w:t>
        </w:r>
      </w:ins>
      <w:del w:id="111" w:author="Claus Wendt" w:date="2020-09-01T12:30:00Z">
        <w:r w:rsidRPr="004B36E0" w:rsidDel="00D200F2">
          <w:rPr>
            <w:lang w:val="en-US"/>
          </w:rPr>
          <w:delText xml:space="preserve">were </w:delText>
        </w:r>
        <w:commentRangeStart w:id="112"/>
        <w:commentRangeStart w:id="113"/>
        <w:r w:rsidRPr="004B36E0" w:rsidDel="00D200F2">
          <w:rPr>
            <w:lang w:val="en-US"/>
          </w:rPr>
          <w:delText>extracted at the 10</w:delText>
        </w:r>
        <w:r w:rsidRPr="004B36E0" w:rsidDel="00D200F2">
          <w:rPr>
            <w:vertAlign w:val="superscript"/>
            <w:lang w:val="en-US"/>
          </w:rPr>
          <w:delText>th</w:delText>
        </w:r>
        <w:r w:rsidRPr="004B36E0" w:rsidDel="00D200F2">
          <w:rPr>
            <w:lang w:val="en-US"/>
          </w:rPr>
          <w:delText xml:space="preserve"> of December 2018 </w:delText>
        </w:r>
      </w:del>
      <w:commentRangeEnd w:id="112"/>
      <w:r w:rsidR="00D200F2">
        <w:rPr>
          <w:rStyle w:val="Kommentarzeichen"/>
        </w:rPr>
        <w:commentReference w:id="112"/>
      </w:r>
      <w:commentRangeEnd w:id="113"/>
      <w:r w:rsidR="008C6FA4">
        <w:rPr>
          <w:rStyle w:val="Kommentarzeichen"/>
        </w:rPr>
        <w:commentReference w:id="113"/>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 xml:space="preserve">(OECD, </w:t>
          </w:r>
          <w:r w:rsidR="000B0433">
            <w:rPr>
              <w:lang w:val="en-US"/>
            </w:rPr>
            <w:lastRenderedPageBreak/>
            <w:t>2018)</w:t>
          </w:r>
          <w:r w:rsidR="004A6407" w:rsidRPr="006A56FF">
            <w:fldChar w:fldCharType="end"/>
          </w:r>
        </w:sdtContent>
      </w:sdt>
      <w:r w:rsidR="000116F3" w:rsidRPr="004B36E0">
        <w:rPr>
          <w:lang w:val="en-US"/>
        </w:rPr>
        <w:t xml:space="preserve">. </w:t>
      </w:r>
      <w:r w:rsidR="00D200F2">
        <w:rPr>
          <w:lang w:val="en-US"/>
        </w:rPr>
        <w:t>F</w:t>
      </w:r>
      <w:r w:rsidR="008233BC">
        <w:rPr>
          <w:lang w:val="en-US"/>
        </w:rPr>
        <w:t>ive</w:t>
      </w:r>
      <w:r w:rsidR="00D86257" w:rsidRPr="00D86257">
        <w:rPr>
          <w:lang w:val="en-US"/>
        </w:rPr>
        <w:t xml:space="preserve"> institutional indicators </w:t>
      </w:r>
      <w:r w:rsidR="00D200F2">
        <w:rPr>
          <w:lang w:val="en-US"/>
        </w:rPr>
        <w:t xml:space="preserve">are taken </w:t>
      </w:r>
      <w:r w:rsidR="00D86257" w:rsidRPr="00D86257">
        <w:rPr>
          <w:lang w:val="en-US"/>
        </w:rPr>
        <w:t xml:space="preserve">from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r w:rsidR="00D200F2">
        <w:rPr>
          <w:lang w:val="en-US"/>
        </w:rPr>
        <w:t xml:space="preserve">of </w:t>
      </w:r>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Pr>
          <w:lang w:val="en-US"/>
        </w:rPr>
        <w:t xml:space="preserve">Based on the </w:t>
      </w:r>
      <w:r w:rsidR="00F20EDF" w:rsidRPr="00D86257">
        <w:rPr>
          <w:lang w:val="en-US"/>
        </w:rPr>
        <w:t>questionnaires</w:t>
      </w:r>
      <w:r w:rsidR="00D86257" w:rsidRPr="00D86257">
        <w:rPr>
          <w:lang w:val="en-US"/>
        </w:rPr>
        <w:t xml:space="preserve"> </w:t>
      </w:r>
      <w:r w:rsidR="008610B2">
        <w:rPr>
          <w:lang w:val="en-US"/>
        </w:rPr>
        <w:t xml:space="preserve">we received answers and </w:t>
      </w:r>
      <w:r w:rsidR="00D86257" w:rsidRPr="00D86257">
        <w:rPr>
          <w:lang w:val="en-US"/>
        </w:rPr>
        <w:t>comments to our coding between May and July 2019</w:t>
      </w:r>
      <w:r w:rsidR="00C046FD">
        <w:rPr>
          <w:lang w:val="en-US"/>
        </w:rPr>
        <w:t xml:space="preserve"> for all countries in the sample</w:t>
      </w:r>
      <w:r w:rsidR="00785674">
        <w:rPr>
          <w:lang w:val="en-US"/>
        </w:rPr>
        <w:t xml:space="preserve"> (see Table 5 in the Appendix)</w:t>
      </w:r>
      <w:r w:rsidR="00D86257" w:rsidRPr="00D86257">
        <w:rPr>
          <w:lang w:val="en-US"/>
        </w:rPr>
        <w:t>.</w:t>
      </w:r>
    </w:p>
    <w:p w14:paraId="4D464144" w14:textId="2034A987" w:rsidR="00FC37B8" w:rsidRDefault="00E915CC" w:rsidP="00691EE1">
      <w:pPr>
        <w:pStyle w:val="02Flietext"/>
        <w:spacing w:after="0"/>
        <w:ind w:firstLine="284"/>
        <w:rPr>
          <w:lang w:val="en-US"/>
        </w:rPr>
      </w:pPr>
      <w:r w:rsidRPr="00180D20">
        <w:rPr>
          <w:lang w:val="en-US"/>
        </w:rPr>
        <w:t xml:space="preserve">As a measure of financial input into the system we use LTC </w:t>
      </w:r>
      <w:r w:rsidR="00785674">
        <w:rPr>
          <w:lang w:val="en-US"/>
        </w:rPr>
        <w:t xml:space="preserve">(health) </w:t>
      </w:r>
      <w:r w:rsidRPr="00180D20">
        <w:rPr>
          <w:lang w:val="en-US"/>
        </w:rPr>
        <w:t xml:space="preserve">expenditure </w:t>
      </w:r>
      <w:commentRangeStart w:id="114"/>
      <w:commentRangeEnd w:id="114"/>
      <w:r w:rsidR="00785674">
        <w:rPr>
          <w:rStyle w:val="Kommentarzeichen"/>
        </w:rPr>
        <w:commentReference w:id="114"/>
      </w:r>
      <w:r w:rsidRPr="00180D20">
        <w:rPr>
          <w:lang w:val="en-US"/>
        </w:rPr>
        <w:t>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w:t>
      </w:r>
      <w:r w:rsidR="00662072">
        <w:rPr>
          <w:lang w:val="en-US"/>
        </w:rPr>
        <w:t>s</w:t>
      </w:r>
      <w:r w:rsidRPr="00180D20">
        <w:rPr>
          <w:lang w:val="en-US"/>
        </w:rPr>
        <w:t xml:space="preserve">)” like bathing, dressing or eating. We would </w:t>
      </w:r>
      <w:r w:rsidR="00785674">
        <w:rPr>
          <w:lang w:val="en-US"/>
        </w:rPr>
        <w:t xml:space="preserve">also </w:t>
      </w:r>
      <w:r w:rsidRPr="00180D20">
        <w:rPr>
          <w:lang w:val="en-US"/>
        </w:rPr>
        <w:t>have 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Pr="00180D20">
        <w:rPr>
          <w:lang w:val="en-US"/>
        </w:rPr>
        <w:t>“instrumental activities of daily l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662072">
            <w:rPr>
              <w:lang w:val="en-US"/>
            </w:rPr>
            <w:instrText>G4+MTU5PC9uPlxyXG</w:instrText>
          </w:r>
          <w:r w:rsidRPr="00E915CC">
            <w:instrText>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w:t>
      </w:r>
      <w:r w:rsidR="004117FB">
        <w:rPr>
          <w:lang w:val="en-US"/>
        </w:rPr>
        <w:lastRenderedPageBreak/>
        <w:t>(beds</w:t>
      </w:r>
      <w:r w:rsidR="00E62C77">
        <w:rPr>
          <w:lang w:val="en-US"/>
        </w:rPr>
        <w:t>)</w:t>
      </w:r>
      <w:r w:rsidRPr="00180D20">
        <w:rPr>
          <w:lang w:val="en-US"/>
        </w:rPr>
        <w:t xml:space="preserve"> while the actual supply of spots in these facilities </w:t>
      </w:r>
      <w:r w:rsidR="002000FB">
        <w:rPr>
          <w:lang w:val="en-US"/>
        </w:rPr>
        <w:t xml:space="preserve">is </w:t>
      </w:r>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4649890" w:rsidR="00E915CC" w:rsidRDefault="009822E9" w:rsidP="00FC37B8">
      <w:pPr>
        <w:pStyle w:val="02FlietextEinzug"/>
        <w:rPr>
          <w:lang w:val="en-US"/>
        </w:rPr>
      </w:pPr>
      <w:r>
        <w:rPr>
          <w:lang w:val="en-US"/>
        </w:rPr>
        <w:t xml:space="preserve">To </w:t>
      </w:r>
      <w:r w:rsidR="002000FB">
        <w:rPr>
          <w:lang w:val="en-US"/>
        </w:rPr>
        <w:t xml:space="preserve">capture </w:t>
      </w:r>
      <w:r>
        <w:rPr>
          <w:lang w:val="en-US"/>
        </w:rPr>
        <w:t xml:space="preserve">the public-private-mix of LTC systems we use two indicators. First,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1, while unbound benefits, where 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coded 2</w:t>
      </w:r>
      <w:r w:rsidR="00E62C77">
        <w:rPr>
          <w:lang w:val="en-US"/>
        </w:rPr>
        <w:t>.</w:t>
      </w:r>
    </w:p>
    <w:p w14:paraId="301EBF7B" w14:textId="42961056" w:rsidR="003C165F" w:rsidRDefault="002000FB" w:rsidP="003C165F">
      <w:pPr>
        <w:pStyle w:val="02FlietextEinzug"/>
        <w:rPr>
          <w:lang w:val="en-US"/>
        </w:rPr>
      </w:pPr>
      <w:r>
        <w:rPr>
          <w:lang w:val="en-US"/>
        </w:rPr>
        <w:t>To capture a</w:t>
      </w:r>
      <w:r w:rsidR="00D86257">
        <w:rPr>
          <w:lang w:val="en-US"/>
        </w:rPr>
        <w:t xml:space="preserve">ccess to LTC systems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w:t>
      </w:r>
      <w:r w:rsidR="007B4F7D">
        <w:rPr>
          <w:lang w:val="en-US"/>
        </w:rPr>
        <w:lastRenderedPageBreak/>
        <w:t xml:space="preserve">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hile </w:t>
      </w:r>
      <w:r w:rsidR="000025F9" w:rsidRPr="000025F9">
        <w:rPr>
          <w:lang w:val="en-US"/>
        </w:rPr>
        <w:t xml:space="preserve">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D56285">
        <w:rPr>
          <w:lang w:val="en-US"/>
        </w:rPr>
        <w:t xml:space="preserve"> </w:t>
      </w:r>
      <w:r w:rsidR="00DC1A1F">
        <w:rPr>
          <w:lang w:val="en-US"/>
        </w:rPr>
        <w:t xml:space="preserve">that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62530394" w:rsidR="00180D20" w:rsidRDefault="00D24055" w:rsidP="000025F9">
      <w:pPr>
        <w:pStyle w:val="02FlietextEinzug"/>
        <w:rPr>
          <w:lang w:val="en-US"/>
        </w:rPr>
      </w:pPr>
      <w:r>
        <w:rPr>
          <w:lang w:val="en-US"/>
        </w:rPr>
        <w:lastRenderedPageBreak/>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77777777"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115"/>
      <w:r w:rsidRPr="006A56FF">
        <w:rPr>
          <w:lang w:val="en-US"/>
        </w:rPr>
        <w:t>indicators</w:t>
      </w:r>
      <w:commentRangeEnd w:id="115"/>
      <w:r>
        <w:rPr>
          <w:rStyle w:val="Kommentarzeichen"/>
          <w:bCs w:val="0"/>
        </w:rPr>
        <w:commentReference w:id="115"/>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77777777" w:rsidR="00691EE1" w:rsidRPr="006A56FF" w:rsidRDefault="00691EE1" w:rsidP="00557CDD">
            <w:pPr>
              <w:spacing w:line="276" w:lineRule="auto"/>
              <w:ind w:left="142"/>
              <w:rPr>
                <w:sz w:val="20"/>
                <w:lang w:val="en-US"/>
              </w:rPr>
            </w:pPr>
            <w:r w:rsidRPr="006A56FF">
              <w:rPr>
                <w:sz w:val="20"/>
                <w:lang w:val="en-US"/>
              </w:rPr>
              <w:t>Number of beds per 1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77777777"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77777777" w:rsidR="00691EE1" w:rsidRPr="00CD07AD" w:rsidRDefault="00691EE1" w:rsidP="00557CD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34335C2D" w:rsidR="00691EE1" w:rsidRDefault="00691EE1" w:rsidP="00557CDD">
            <w:pPr>
              <w:ind w:firstLine="142"/>
              <w:rPr>
                <w:sz w:val="20"/>
                <w:lang w:val="en-US"/>
              </w:rPr>
            </w:pPr>
            <w:del w:id="116" w:author="Mareike Ariaans" w:date="2020-09-03T16:26:00Z">
              <w:r w:rsidRPr="006A56FF" w:rsidDel="00AB64A4">
                <w:rPr>
                  <w:sz w:val="20"/>
                  <w:lang w:val="en-US"/>
                </w:rPr>
                <w:delText xml:space="preserve">Cash </w:delText>
              </w:r>
            </w:del>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77777777"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 xml:space="preserve"> </w:t>
            </w:r>
            <w:r w:rsidRPr="006A56FF">
              <w:rPr>
                <w:sz w:val="20"/>
                <w:lang w:val="en-US"/>
              </w:rPr>
              <w:t>kind, Bound, U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77777777" w:rsidR="00691EE1" w:rsidRPr="006A56FF" w:rsidRDefault="00691EE1" w:rsidP="00557CDD">
            <w:pPr>
              <w:ind w:firstLine="284"/>
              <w:rPr>
                <w:sz w:val="20"/>
                <w:lang w:val="en-US"/>
              </w:rPr>
            </w:pPr>
            <w:r w:rsidRPr="006A56FF">
              <w:rPr>
                <w:sz w:val="20"/>
                <w:lang w:val="en-US"/>
              </w:rPr>
              <w:t>Choice of home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77777777" w:rsidR="00691EE1" w:rsidRPr="006A56FF" w:rsidRDefault="00691EE1" w:rsidP="00557CDD">
            <w:pPr>
              <w:ind w:firstLine="284"/>
              <w:rPr>
                <w:sz w:val="20"/>
                <w:lang w:val="en-US"/>
              </w:rPr>
            </w:pPr>
            <w:r w:rsidRPr="006A56FF">
              <w:rPr>
                <w:sz w:val="20"/>
                <w:lang w:val="en-US"/>
              </w:rPr>
              <w:t>Choice between cash vs in</w:t>
            </w:r>
            <w:r>
              <w:rPr>
                <w:sz w:val="20"/>
                <w:lang w:val="en-US"/>
              </w:rPr>
              <w:t xml:space="preserve"> </w:t>
            </w:r>
            <w:r w:rsidRPr="006A56FF">
              <w:rPr>
                <w:sz w:val="20"/>
                <w:lang w:val="en-US"/>
              </w:rPr>
              <w:t>kind-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77777777" w:rsidR="008610B2" w:rsidRDefault="008610B2" w:rsidP="000025F9">
      <w:pPr>
        <w:pStyle w:val="02FlietextEinzug"/>
        <w:rPr>
          <w:lang w:val="en-US"/>
        </w:rPr>
      </w:pPr>
    </w:p>
    <w:p w14:paraId="66700576" w14:textId="78EBC149" w:rsidR="00E91ABE" w:rsidRPr="00673E58" w:rsidRDefault="00E62C77" w:rsidP="00E62C77">
      <w:pPr>
        <w:pStyle w:val="berschrift2"/>
        <w:rPr>
          <w:lang w:val="en-US"/>
        </w:rPr>
      </w:pPr>
      <w:r w:rsidRPr="00673E58">
        <w:rPr>
          <w:lang w:val="en-US"/>
        </w:rPr>
        <w:t>Data</w:t>
      </w:r>
    </w:p>
    <w:p w14:paraId="740C7D30" w14:textId="3E220982"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ins w:id="117" w:author="Philipp Alexander Linden" w:date="2020-09-03T14:49:00Z">
        <w:r w:rsidR="00C956BD">
          <w:rPr>
            <w:szCs w:val="24"/>
          </w:rPr>
          <w:t>d</w:t>
        </w:r>
      </w:ins>
      <w:ins w:id="118" w:author="Philipp Alexander Linden" w:date="2020-09-03T14:48:00Z">
        <w:r w:rsidR="00C956BD">
          <w:rPr>
            <w:szCs w:val="24"/>
          </w:rPr>
          <w:t xml:space="preserve"> 11</w:t>
        </w:r>
      </w:ins>
      <w:r w:rsidR="00577247" w:rsidRPr="006A56FF">
        <w:rPr>
          <w:szCs w:val="24"/>
        </w:rPr>
        <w:t xml:space="preserve"> c</w:t>
      </w:r>
      <w:r w:rsidR="000F2CA0" w:rsidRPr="006A56FF">
        <w:rPr>
          <w:szCs w:val="24"/>
        </w:rPr>
        <w:t>ountries</w:t>
      </w:r>
      <w:ins w:id="119" w:author="Claus Wendt" w:date="2020-09-01T15:34:00Z">
        <w:r w:rsidR="002A4735">
          <w:rPr>
            <w:szCs w:val="24"/>
          </w:rPr>
          <w:t xml:space="preserve"> from the </w:t>
        </w:r>
        <w:del w:id="120" w:author="Philipp Alexander Linden" w:date="2020-09-03T14:48:00Z">
          <w:r w:rsidR="002A4735" w:rsidDel="00C956BD">
            <w:rPr>
              <w:szCs w:val="24"/>
            </w:rPr>
            <w:delText>36</w:delText>
          </w:r>
        </w:del>
      </w:ins>
      <w:ins w:id="121" w:author="Philipp Alexander Linden" w:date="2020-09-03T14:48:00Z">
        <w:r w:rsidR="00C956BD">
          <w:rPr>
            <w:szCs w:val="24"/>
          </w:rPr>
          <w:t>total</w:t>
        </w:r>
      </w:ins>
      <w:ins w:id="122" w:author="Claus Wendt" w:date="2020-09-01T15:34:00Z">
        <w:r w:rsidR="002A4735">
          <w:rPr>
            <w:szCs w:val="24"/>
          </w:rPr>
          <w:t xml:space="preserve"> OECD </w:t>
        </w:r>
        <w:commentRangeStart w:id="123"/>
        <w:del w:id="124" w:author="Philipp Alexander Linden" w:date="2020-09-03T14:48:00Z">
          <w:r w:rsidR="002A4735" w:rsidDel="00C956BD">
            <w:rPr>
              <w:szCs w:val="24"/>
            </w:rPr>
            <w:delText>country</w:delText>
          </w:r>
        </w:del>
      </w:ins>
      <w:commentRangeEnd w:id="123"/>
      <w:r w:rsidR="00015C6E">
        <w:rPr>
          <w:rStyle w:val="Kommentarzeichen"/>
          <w:lang w:val="de-DE"/>
        </w:rPr>
        <w:commentReference w:id="123"/>
      </w:r>
      <w:ins w:id="125" w:author="Claus Wendt" w:date="2020-09-01T15:34:00Z">
        <w:del w:id="126" w:author="Philipp Alexander Linden" w:date="2020-09-03T14:48:00Z">
          <w:r w:rsidR="002A4735" w:rsidDel="00C956BD">
            <w:rPr>
              <w:szCs w:val="24"/>
            </w:rPr>
            <w:delText xml:space="preserve"> </w:delText>
          </w:r>
        </w:del>
        <w:r w:rsidR="002A4735">
          <w:rPr>
            <w:szCs w:val="24"/>
          </w:rPr>
          <w:t>sample</w:t>
        </w:r>
      </w:ins>
      <w:r w:rsidR="00577247" w:rsidRPr="006A56FF">
        <w:rPr>
          <w:szCs w:val="24"/>
        </w:rPr>
        <w:t xml:space="preserve">, </w:t>
      </w:r>
      <w:ins w:id="127" w:author="Philipp Alexander Linden" w:date="2020-09-03T14:48:00Z">
        <w:r w:rsidR="00C956BD">
          <w:rPr>
            <w:szCs w:val="24"/>
          </w:rPr>
          <w:t xml:space="preserve">because </w:t>
        </w:r>
      </w:ins>
      <w:del w:id="128" w:author="Philipp Alexander Linden" w:date="2020-09-03T14:48:00Z">
        <w:r w:rsidR="00577247" w:rsidRPr="006A56FF" w:rsidDel="00C956BD">
          <w:rPr>
            <w:szCs w:val="24"/>
          </w:rPr>
          <w:delText xml:space="preserve">where </w:delText>
        </w:r>
      </w:del>
      <w:r w:rsidR="00577247" w:rsidRPr="006A56FF">
        <w:rPr>
          <w:szCs w:val="24"/>
        </w:rPr>
        <w:t xml:space="preserve">data </w:t>
      </w:r>
      <w:ins w:id="129" w:author="Philipp Alexander Linden" w:date="2020-09-03T14:48:00Z">
        <w:r w:rsidR="00C956BD">
          <w:rPr>
            <w:szCs w:val="24"/>
          </w:rPr>
          <w:t>was</w:t>
        </w:r>
      </w:ins>
      <w:del w:id="130" w:author="Philipp Alexander Linden" w:date="2020-09-03T14:48:00Z">
        <w:r w:rsidR="002A4735" w:rsidDel="00C956BD">
          <w:rPr>
            <w:szCs w:val="24"/>
          </w:rPr>
          <w:delText>is</w:delText>
        </w:r>
      </w:del>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w:t>
      </w:r>
      <w:r w:rsidR="000F2CA0" w:rsidRPr="006A56FF">
        <w:rPr>
          <w:szCs w:val="24"/>
        </w:rPr>
        <w:lastRenderedPageBreak/>
        <w:t>(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131"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w:t>
      </w:r>
      <w:commentRangeStart w:id="132"/>
      <w:r w:rsidR="00147CE1" w:rsidRPr="006A56FF">
        <w:rPr>
          <w:szCs w:val="24"/>
        </w:rPr>
        <w:t>conduct</w:t>
      </w:r>
      <w:ins w:id="133" w:author="Philipp Alexander Linden" w:date="2020-09-03T14:49:00Z">
        <w:r w:rsidR="00C956BD">
          <w:rPr>
            <w:szCs w:val="24"/>
          </w:rPr>
          <w:t>ed</w:t>
        </w:r>
      </w:ins>
      <w:commentRangeEnd w:id="132"/>
      <w:r w:rsidR="00015C6E">
        <w:rPr>
          <w:rStyle w:val="Kommentarzeichen"/>
          <w:lang w:val="de-DE"/>
        </w:rPr>
        <w:commentReference w:id="132"/>
      </w:r>
      <w:r w:rsidR="00147CE1" w:rsidRPr="006A56FF">
        <w:rPr>
          <w:szCs w:val="24"/>
        </w:rPr>
        <w:t xml:space="preserve"> a three-step process</w:t>
      </w:r>
      <w:bookmarkEnd w:id="131"/>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ins w:id="134" w:author="Philipp Alexander Linden" w:date="2020-09-03T14:49:00Z">
        <w:r w:rsidR="00C956BD">
          <w:rPr>
            <w:szCs w:val="24"/>
          </w:rPr>
          <w:t>d</w:t>
        </w:r>
      </w:ins>
      <w:r w:rsidR="000F2CA0" w:rsidRPr="006A56FF">
        <w:rPr>
          <w:szCs w:val="24"/>
        </w:rPr>
        <w:t xml:space="preserve">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xMiwiUmVmZXJlbmNlSWQiOiJmYjM3YjA0YS1kY2FjLTQ1OWUtYmUwOC1jOWIwOTdjMTE2N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JHR5cGUiOiJTd2lzc0FjYWRlbWljLkNpdGF2aS5QZXJzb24sIFN3aXNzQWNhZGVtaWMuQ2l0YXZp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3NpbS40MDY3IiwiVXJpU3RyaW5nIjoiaHR0cHM6Ly9kb2kub3JnLzEwLjEwMDIvc2ltLjQw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IyNTkwMCIsIlVyaVN0cmluZyI6Imh0dHA6Ly93d3cubmNiaS5ubG0ubmloLmdvdi9wdWJtZWQvMjEyMjU5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JUMTE6MDk6NTMiLCJQcm9qZWN0Ijp7IiRyZWYiOiI1In19LCJVc2VOdW1iZXJpbmdUeXBlT2ZQYXJlbnREb2N1bWVudCI6ZmFsc2V9XSwiRm9ybWF0dGVkVGV4dCI6eyIkaWQiOiIxNSIsIkNvdW50IjoxLCJUZXh0VW5pdHMiOlt7IiRpZCI6IjE2IiwiRm9udFN0eWxlIjp7IiRpZCI6IjE3IiwiTmV1dHJhbCI6dHJ1ZX0sIlJlYWRpbmdPcmRlciI6MSwiVGV4dCI6IldoaXRlIGV0IGFsLiJ9XX0sIlRhZyI6IkNpdGF2aVBsYWNlaG9sZGVyIzUyMGVhZTFkLTcyYWYtNDFmNi1iN2I5LTEyZmRhMTY0ZTU5NiIsIlRleHQiOiJXaGl0ZSBldCBhbC4iLCJXQUlWZXJzaW9uIjoiNi41LjAuMCJ9}</w:instrText>
          </w:r>
          <w:r w:rsidR="00691EE1">
            <w:rPr>
              <w:noProof/>
              <w:szCs w:val="24"/>
            </w:rPr>
            <w:fldChar w:fldCharType="separate"/>
          </w:r>
          <w:r w:rsidR="00691EE1">
            <w:rPr>
              <w:noProof/>
              <w:szCs w:val="24"/>
            </w:rPr>
            <w:t>White et al.</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2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yVDExOjA5OjU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EpIn1dfSwiVGFnIjoiQ2l0YXZpUGxhY2Vob2xkZXIjNmI0NDZhMTYtYjdlOS00M2I4LWJiZjEtODljY2E5MzNlZDcyIiwiVGV4dCI6IigyMDExKSIsIldBSVZlcnNpb24iOiI2LjUuMC4wIn0=}</w:instrText>
          </w:r>
          <w:r w:rsidR="00691EE1">
            <w:rPr>
              <w:noProof/>
              <w:szCs w:val="24"/>
            </w:rPr>
            <w:fldChar w:fldCharType="separate"/>
          </w:r>
          <w:r w:rsidR="00691EE1">
            <w:rPr>
              <w:noProof/>
              <w:szCs w:val="24"/>
            </w:rPr>
            <w:t>(2011)</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xNCwiUmVmZXJlbmNlSWQiOiIxZjg2OTFjOC04YThkLTQxZjAtODI4Ny02NTZhMjQzNjQzZ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4Mi0wMTEtMDE3OS05IiwiVXJpU3RyaW5nIjoiaHR0cHM6Ly9kb2kub3JnLzEwLjEwMDcvczEwMTgyLTAxMS0wMTc5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NTQiLCJNb2RpZmllZEJ5IjoiX01hcmVpa2UgQXJpYWFucyIsIklkIjoiN2M3NjYyNDAtN2E5YS00NWNmLWE4MWUtMTY5OWJjNDNhM2I2IiwiTW9kaWZpZWRPbiI6IjIwMjAtMDctMDlUMTQ6NTI6NTQiLCJQcm9qZWN0Ijp7IiRyZWYiOiI1In19XS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yVDExOjA5OjUzIiwiUHJvamVjdCI6eyIkcmVmIjoiNSJ9fSwiVXNlTnVtYmVyaW5nVHlwZU9mUGFyZW50RG9jdW1lbnQiOmZhbHNlfV0sIkZvcm1hdHRlZFRleHQiOnsiJGlkIjoiMTMiLCJDb3VudCI6MSwiVGV4dFVuaXRzIjpbeyIkaWQiOiIxNCIsIkZvbnRTdHlsZSI6eyIkaWQiOiIxNSIsIk5ldXRyYWwiOnRydWV9LCJSZWFkaW5nT3JkZXIiOjEsIlRleHQiOiJLbGVpbmtlIGV0IGFsLiJ9XX0sIlRhZyI6IkNpdGF2aVBsYWNlaG9sZGVyI2U5MTNlMTg5LWI4NjgtNDVmZS1iODIzLWU1MTYzYTI1ZTU0MSIsIlRleHQiOiJLbGVpbmtlIGV0IGFsLiIsIldBSVZlcnNpb24iOiI2LjUuMC4wIn0=}</w:instrText>
          </w:r>
          <w:r w:rsidR="00691EE1">
            <w:rPr>
              <w:noProof/>
              <w:szCs w:val="24"/>
            </w:rPr>
            <w:fldChar w:fldCharType="separate"/>
          </w:r>
          <w:r w:rsidR="00691EE1">
            <w:rPr>
              <w:noProof/>
              <w:szCs w:val="24"/>
            </w:rPr>
            <w:t>Kleinke et al.</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2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MlQxMTowO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xKSJ9XX0sIlRhZyI6IkNpdGF2aVBsYWNlaG9sZGVyI2U4YjU0OTE4LTllY2UtNGI5ZC1hMTY1LTgyYzExNWUwOGU1YiIsIlRleHQiOiIoMjAxMSkiLCJXQUlWZXJzaW9uIjoiNi41LjAuMCJ9}</w:instrText>
          </w:r>
          <w:r w:rsidR="00691EE1">
            <w:rPr>
              <w:noProof/>
              <w:szCs w:val="24"/>
            </w:rPr>
            <w:fldChar w:fldCharType="separate"/>
          </w:r>
          <w:r w:rsidR="00691EE1">
            <w:rPr>
              <w:noProof/>
              <w:szCs w:val="24"/>
            </w:rPr>
            <w:t>(2011)</w:t>
          </w:r>
          <w:r w:rsidR="00691EE1">
            <w:rPr>
              <w:noProof/>
              <w:szCs w:val="24"/>
            </w:rPr>
            <w:fldChar w:fldCharType="end"/>
          </w:r>
        </w:sdtContent>
      </w:sdt>
      <w:r w:rsidR="00F42EE7" w:rsidRPr="00F42EE7">
        <w:rPr>
          <w:szCs w:val="24"/>
        </w:rPr>
        <w:t>, we impute</w:t>
      </w:r>
      <w:ins w:id="135" w:author="Philipp Alexander Linden" w:date="2020-09-03T14:49:00Z">
        <w:r w:rsidR="00C956BD">
          <w:rPr>
            <w:szCs w:val="24"/>
          </w:rPr>
          <w:t>d</w:t>
        </w:r>
      </w:ins>
      <w:r w:rsidR="00F42EE7" w:rsidRPr="00F42EE7">
        <w:rPr>
          <w:szCs w:val="24"/>
        </w:rPr>
        <w:t xml:space="preserve"> missing mean values of indicators by predictive mean matching of the next neighbor, here the next year. If for example the value </w:t>
      </w:r>
      <w:ins w:id="136" w:author="Philipp Alexander Linden" w:date="2020-09-03T14:49:00Z">
        <w:r w:rsidR="00C956BD">
          <w:rPr>
            <w:szCs w:val="24"/>
          </w:rPr>
          <w:t>was</w:t>
        </w:r>
      </w:ins>
      <w:del w:id="137" w:author="Philipp Alexander Linden" w:date="2020-09-03T14:49:00Z">
        <w:r w:rsidR="002A4735" w:rsidDel="00C956BD">
          <w:rPr>
            <w:szCs w:val="24"/>
          </w:rPr>
          <w:delText>is</w:delText>
        </w:r>
      </w:del>
      <w:r w:rsidR="002A4735">
        <w:rPr>
          <w:szCs w:val="24"/>
        </w:rPr>
        <w:t xml:space="preserve"> </w:t>
      </w:r>
      <w:r w:rsidR="00F42EE7" w:rsidRPr="00F42EE7">
        <w:rPr>
          <w:szCs w:val="24"/>
        </w:rPr>
        <w:t xml:space="preserve">missing </w:t>
      </w:r>
      <w:r w:rsidR="002A4735">
        <w:rPr>
          <w:szCs w:val="24"/>
        </w:rPr>
        <w:t xml:space="preserve">for </w:t>
      </w:r>
      <w:r w:rsidR="00F42EE7" w:rsidRPr="00F42EE7">
        <w:rPr>
          <w:szCs w:val="24"/>
        </w:rPr>
        <w:t>2105 for a specific country, we estimate</w:t>
      </w:r>
      <w:ins w:id="138" w:author="Philipp Alexander Linden" w:date="2020-09-03T14:50:00Z">
        <w:r w:rsidR="00C956BD">
          <w:rPr>
            <w:szCs w:val="24"/>
          </w:rPr>
          <w:t>d</w:t>
        </w:r>
      </w:ins>
      <w:r w:rsidR="00F42EE7" w:rsidRPr="00F42EE7">
        <w:rPr>
          <w:szCs w:val="24"/>
        </w:rPr>
        <w:t xml:space="preserve"> the model with the full information from 2014 and aggregated the values of 20 cycles to yearly mean.</w:t>
      </w:r>
      <w:r w:rsidR="00F42EE7">
        <w:rPr>
          <w:szCs w:val="24"/>
        </w:rPr>
        <w:t xml:space="preserve"> Second, w</w:t>
      </w:r>
      <w:r w:rsidR="00DC39A1" w:rsidRPr="006A56FF">
        <w:rPr>
          <w:szCs w:val="24"/>
        </w:rPr>
        <w:t>e aggregate</w:t>
      </w:r>
      <w:ins w:id="139" w:author="Philipp Alexander Linden" w:date="2020-09-03T14:50:00Z">
        <w:r w:rsidR="00C956BD">
          <w:rPr>
            <w:szCs w:val="24"/>
          </w:rPr>
          <w:t>d</w:t>
        </w:r>
      </w:ins>
      <w:r w:rsidR="00DC39A1" w:rsidRPr="006A56FF">
        <w:rPr>
          <w:szCs w:val="24"/>
        </w:rPr>
        <w:t xml:space="preserv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ins w:id="140" w:author="Philipp Alexander Linden" w:date="2020-09-03T14:50:00Z">
        <w:r w:rsidR="00C956BD">
          <w:rPr>
            <w:szCs w:val="24"/>
          </w:rPr>
          <w:t>was</w:t>
        </w:r>
      </w:ins>
      <w:del w:id="141" w:author="Philipp Alexander Linden" w:date="2020-09-03T14:50:00Z">
        <w:r w:rsidR="002A4735" w:rsidDel="00C956BD">
          <w:rPr>
            <w:szCs w:val="24"/>
          </w:rPr>
          <w:delText>is</w:delText>
        </w:r>
      </w:del>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ins w:id="142" w:author="Philipp Alexander Linden" w:date="2020-09-03T14:51:00Z">
        <w:r w:rsidR="00C956BD">
          <w:rPr>
            <w:szCs w:val="24"/>
          </w:rPr>
          <w:t>d</w:t>
        </w:r>
      </w:ins>
      <w:r w:rsidR="00792D73" w:rsidRPr="00C046FD">
        <w:rPr>
          <w:szCs w:val="24"/>
        </w:rPr>
        <w:t xml:space="preserve"> an overall mean of the observation period between 2014-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1EA32606" w:rsidR="00B95452" w:rsidRDefault="00981837" w:rsidP="002A4B22">
      <w:pPr>
        <w:pStyle w:val="02FlietextErsterAbsatz"/>
        <w:rPr>
          <w:lang w:val="en-US"/>
        </w:rPr>
      </w:pPr>
      <w:r w:rsidRPr="006A56FF">
        <w:rPr>
          <w:lang w:val="en-US"/>
        </w:rPr>
        <w:t>Cluster analysis is the standard method in welfare state typologies</w:t>
      </w:r>
      <w:r w:rsidR="001B6C6F">
        <w:rPr>
          <w:lang w:val="en-US"/>
        </w:rPr>
        <w:t xml:space="preserve"> </w:t>
      </w:r>
      <w:sdt>
        <w:sdtPr>
          <w:rPr>
            <w:lang w:val="en-US"/>
          </w:rPr>
          <w:alias w:val="To edit, see citavi.com/edit"/>
          <w:tag w:val="CitaviPlaceholder#33bada58-6b44-4f6b-bae0-743645cea93b"/>
          <w:id w:val="1606385959"/>
          <w:placeholder>
            <w:docPart w:val="DefaultPlaceholder_-1854013440"/>
          </w:placeholder>
        </w:sdtPr>
        <w:sdtEnd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xMywiUmVmZXJlbmNlSWQiOiIxM2QwNzZhNy02M2NkLTRlODUtYmYyMC1iNDY1YjNjYWU0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gtMjM5Ny4yMDA3LjAwNDg2LngiLCJVcmlTdHJpbmciOiJodHRwczovL2RvaS5vcmcvMTAuMTExMS9qLjE0NjgtMjM5Ny4yMDA3LjAwNDg2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wMlQxMjozMjozNy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jcsIlJhbmdlTGVuZ3RoIjoyMiwiUmVmZXJlbmNlSWQiOiI3NWU3ZmQ1OC1hMWQzLTQ3NzAtYmUyMi1mNjA2NDBmZWRiOD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wOTU4OTI4NzEyNDU2NTcyIiwiVXJpU3RyaW5nIjoiaHR0cHM6Ly9kb2kub3JnLzEwLjExNzcvMDk1ODkyODcxMjQ1NjU3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}</w:instrText>
          </w:r>
          <w:r w:rsidR="001B6C6F">
            <w:rPr>
              <w:noProof/>
              <w:lang w:val="en-US"/>
            </w:rPr>
            <w:fldChar w:fldCharType="separate"/>
          </w:r>
          <w:r w:rsidR="001B6C6F">
            <w:rPr>
              <w:noProof/>
              <w:lang w:val="en-US"/>
            </w:rPr>
            <w:t>(Bambra, 2007; Jensen, 2008; Kammer et al., 2012)</w:t>
          </w:r>
          <w:r w:rsidR="001B6C6F">
            <w:rPr>
              <w:noProof/>
              <w:lang w:val="en-US"/>
            </w:rPr>
            <w:fldChar w:fldCharType="end"/>
          </w:r>
        </w:sdtContent>
      </w:sdt>
      <w:r w:rsidR="001B6C6F">
        <w:rPr>
          <w:lang w:val="en-US"/>
        </w:rPr>
        <w:t xml:space="preserve"> and healthcare typologies </w:t>
      </w:r>
      <w:sdt>
        <w:sdtPr>
          <w:rPr>
            <w:lang w:val="en-US"/>
          </w:rPr>
          <w:alias w:val="To edit, see citavi.com/edit"/>
          <w:tag w:val="CitaviPlaceholder#543b667b-5aad-4336-aabc-01958160b5d1"/>
          <w:id w:val="-1635481945"/>
          <w:placeholder>
            <w:docPart w:val="DefaultPlaceholder_-1854013440"/>
          </w:placeholder>
        </w:sdtPr>
        <w:sdtEnd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TGVuZ3RoIjoxNSwiUmVmZXJlbmNlSWQiOiIxYmYzNDY4Ny1hMTZmLTQyZjYtODEyMS1jMGJmNGIyZjkzMGYiLCJSZWZlcmVuY2UiOnsiJGlkIjoiMyIsIiR0eXBlIjoiU3dpc3NBY2FkZW1pYy5DaXRhdmkuUmVmZXJlbmNlLCBTd2lzc0FjYWRlbWljLkNpdGF2aSIsIkFic3RyYWN0Q29tcGxleGl0eSI6MCwiQWJzdHJhY3RTb3VyY2VUZXh0Rm9ybWF0IjowLCJBZmZpbGlhdGlvbiI6IlVuaXZlcnNpdHkgb2YgTWFubmhlaW0sIEdlcm1hbnki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XSwiQ2l0YXRpb25LZXlVcGRhdGVUeXBlIjowLCJDb2xsYWJvcmF0b3JzIjpbXSwiRG9pIjoiMTAuMTE3Ny8wOTU4OTI4NzA5MzUyN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wOTM1MjQwNiIsIlVyaVN0cmluZyI6Imh0dHBzOi8vZG9pLm9yZy8xMC4xMTc3LzA5NTg5Mjg3MDkzNTI0M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To1MSIsIk1vZGlmaWVkQnkiOiJfTWFyZWlrZSBBcmlhYW5zIiwiSWQiOiI3NDg2ZGNiNC1lODY2LTRmNmMtYTYyNC1mNDRiZjM2NjAxNjciLCJNb2RpZmllZE9uIjoiMjAxOS0wNi0xNFQxMToxNjowMi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5LTAyVDEyOjMyOjM3IiwiUHJvamVjdCI6eyIkcmVmIjoiNSJ9fSwiVXNlTnVtYmVyaW5nVHlwZU9mUGFyZW50RG9jdW1lbnQiOmZhbHNlfSx7IiRpZCI6IjEwIiwiJHR5cGUiOiJTd2lzc0FjYWRlbWljLkNpdGF2aS5DaXRhdGlvbnMuV29yZFBsYWNlaG9sZGVyRW50cnksIFN3aXNzQWNhZGVtaWMuQ2l0YXZpIiwiSWQiOiJlN2MzMzVkMS1iMzBmLTRhZjgtYmQ1YS1hMjNiZjdmNWRiZWQiLCJSYW5nZVN0YXJ0IjoxNSwiUmFuZ2VMZW5ndGgiOjEz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JUMTI6NDA6N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U3RhcnQiOjI4LCJSYW5nZUxlbmd0aCI6MTQsIlJlZmVyZW5jZUlkIjoiYWI1MTZiMjEtNDExOS00ZDg0LWEwZDUtMGRjYzExYWY0ZTkzIiwiUmVmZXJlbmNlIjp7IiRpZCI6IjE3IiwiJHR5cGUiOiJTd2lzc0FjYWRlbWljLkNpdGF2aS5SZWZlcmVuY2UsIFN3aXNzQWNhZGVtaWMuQ2l0YXZpIiwiQWJzdHJhY3RDb21wbGV4aXR5IjowLCJBYnN0cmFjdFNvdXJjZVRleHRGb3JtYXQiOjAsIkFmZmlsaWF0aW9uIjoiRGVwYXJ0bWVudCBvZiBTb2Npb2xvZ3k7IFVuaXZlcnNpdHkgb2YgU2llZ2VuOyBHZXJtYW55IiwiQXV0aG9ycyI6W3siJHJlZiI6IjEyIn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Ix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}</w:instrText>
          </w:r>
          <w:r w:rsidR="001B6C6F">
            <w:rPr>
              <w:noProof/>
              <w:lang w:val="en-US"/>
            </w:rPr>
            <w:fldChar w:fldCharType="separate"/>
          </w:r>
          <w:r w:rsidR="001B6C6F">
            <w:rPr>
              <w:noProof/>
              <w:lang w:val="en-US"/>
            </w:rPr>
            <w:t>(Reibling, 2010; Wendt, 2009; Wendt, 2014)</w:t>
          </w:r>
          <w:r w:rsidR="001B6C6F">
            <w:rPr>
              <w:noProof/>
              <w:lang w:val="en-US"/>
            </w:rPr>
            <w:fldChar w:fldCharType="end"/>
          </w:r>
        </w:sdtContent>
      </w:sdt>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 xml:space="preserve">(Halásková et al., 2017; </w:t>
          </w:r>
          <w:r w:rsidR="000B0433">
            <w:rPr>
              <w:lang w:val="en-US"/>
            </w:rPr>
            <w:lastRenderedPageBreak/>
            <w:t>Kautto, 2002; Kraus et al., 2010; Saraceno and Keck, 2010)</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End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yMywiUmVmZXJlbmNlSWQiOiJiYTI1MWQ1MS00YzlkLTRiYWUtOTQ5NS1iN2M2YzAyNDQ0YWIi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yOjMyOjM3IiwiUHJvamVjdCI6eyIkcmVmIjoiNSJ9fSwiVXNlTnVtYmVyaW5nVHlwZU9mUGFyZW50RG9jdW1lbnQiOmZhbHNlfV0sIkZvcm1hdHRlZFRleHQiOnsiJGlkIjoiMTUiLCJDb3VudCI6MSwiVGV4dFVuaXRzIjpbeyIkaWQiOiIxNiIsIkZvbnRTdHlsZSI6eyIkaWQiOiIxNyIsIk5ldXRyYWwiOnRydWV9LCJSZWFkaW5nT3JkZXIiOjEsIlRleHQiOiIoUmVpYmxpbmcgZXQgYWwuLCAyMDE5KSJ9XX0sIlRhZyI6IkNpdGF2aVBsYWNlaG9sZGVyIzM0YmY3MzBkLTFlNmYtNDI1OS05Y2JjLTc3NDBjMzU5OTQ4ZCIsIlRleHQiOiIoUmVpYmxpbmcgZXQgYWwuLCAyMDE5KSIsIldBSVZlcnNpb24iOiI2LjUuMC4wIn0=}</w:instrText>
          </w:r>
          <w:r w:rsidR="009E0342">
            <w:rPr>
              <w:noProof/>
              <w:lang w:val="en-US"/>
            </w:rPr>
            <w:fldChar w:fldCharType="separate"/>
          </w:r>
          <w:r w:rsidR="009E0342">
            <w:rPr>
              <w:noProof/>
              <w:lang w:val="en-US"/>
            </w:rPr>
            <w:t>(Reibling et al., 2019)</w:t>
          </w:r>
          <w:r w:rsidR="009E0342">
            <w:rPr>
              <w:noProof/>
              <w:lang w:val="en-US"/>
            </w:rPr>
            <w:fldChar w:fldCharType="end"/>
          </w:r>
        </w:sdtContent>
      </w:sdt>
      <w:r w:rsidR="007E1E49">
        <w:rPr>
          <w:lang w:val="en-US"/>
        </w:rPr>
        <w:t xml:space="preserve">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analysis allows to combin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End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yOCwiUmVmZXJlbmNlSWQiOiJiYTI1MWQ1MS00YzlkLTRiYWUtOTQ5NS1iN2M2YzAyNDQ0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1IiwiU3RhcnRQYWdlIjp7IiRpZCI6IjUiLCIkdHlwZSI6IlN3aXNzQWNhZGVtaWMuUGFnZU51bWJlciwgU3dpc3NBY2FkZW1pYyIsIklzRnVsbHlOdW1lcmljIjp0cnVlLCJOdW1iZXIiOjYxNSwiTnVtYmVyaW5nVHlwZSI6MCwiTnVtZXJhbFN5c3RlbSI6MCwiT3JpZ2luYWxTdHJpbmciOiI2MTUiLCJQcmV0dHlTdHJpbmciOiI2MTUifX0sIlJlZmVyZW5jZSI6eyIkaWQiOiI2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I6MzI6MzciLCJQcm9qZWN0Ijp7IiRyZWYiOiI4In19LCJVc2VOdW1iZXJpbmdUeXBlT2ZQYXJlbnREb2N1bWVudCI6ZmFsc2V9XSwiRm9ybWF0dGVkVGV4dCI6eyIkaWQiOiIxOCIsIkNvdW50IjoxLCJUZXh0VW5pdHMiOlt7IiRpZCI6IjE5IiwiRm9udFN0eWxlIjp7IiRpZCI6IjIwIiwiTmV1dHJhbCI6dHJ1ZX0sIlJlYWRpbmdPcmRlciI6MSwiVGV4dCI6IihSZWlibGluZyBldCBhbC4sIDIwMTk6IDYxNSkifV19LCJUYWciOiJDaXRhdmlQbGFjZWhvbGRlciMyMGI1Y2VhNi0wMjAyLTRmMTgtYjc1NS1iMDMyZGNmZjM3YWMiLCJUZXh0IjoiKFJlaWJsaW5nIGV0IGFsLiwgMjAxOTogNjE1KSIsIldBSVZlcnNpb24iOiI2LjUuMC4wIn0=}</w:instrText>
          </w:r>
          <w:r w:rsidR="009E0342">
            <w:rPr>
              <w:noProof/>
              <w:lang w:val="en-US"/>
            </w:rPr>
            <w:fldChar w:fldCharType="separate"/>
          </w:r>
          <w:r w:rsidR="009E0342">
            <w:rPr>
              <w:noProof/>
              <w:lang w:val="en-US"/>
            </w:rPr>
            <w:t>(Reibling et al., 2019: 615)</w:t>
          </w:r>
          <w:r w:rsidR="009E0342">
            <w:rPr>
              <w:noProof/>
              <w:lang w:val="en-US"/>
            </w:rPr>
            <w:fldChar w:fldCharType="end"/>
          </w:r>
        </w:sdtContent>
      </w:sdt>
      <w:r w:rsidR="004B68A3">
        <w:rPr>
          <w:lang w:val="en-US"/>
        </w:rPr>
        <w:t xml:space="preserve"> increasing reliability of the method itself.</w:t>
      </w:r>
    </w:p>
    <w:p w14:paraId="77DB0897" w14:textId="59C87CC1"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del w:id="143" w:author="Claus Wendt" w:date="2020-09-04T10:47:00Z">
        <w:r w:rsidR="00574BF9" w:rsidDel="00576E43">
          <w:rPr>
            <w:lang w:val="en-US"/>
          </w:rPr>
          <w:delText>m</w:delText>
        </w:r>
      </w:del>
      <w:r w:rsidR="00574BF9">
        <w:rPr>
          <w:lang w:val="en-US"/>
        </w:rPr>
        <w:t>s</w:t>
      </w:r>
      <w:r w:rsidR="009D562C">
        <w:rPr>
          <w:lang w:val="en-US"/>
        </w:rPr>
        <w:t xml:space="preserve"> for each of the 24 separate cluster analysis</w:t>
      </w:r>
      <w:r w:rsidR="00574BF9">
        <w:rPr>
          <w:lang w:val="en-US"/>
        </w:rPr>
        <w:t>.</w:t>
      </w:r>
    </w:p>
    <w:p w14:paraId="7FA1EA5D" w14:textId="10B59088" w:rsidR="00BD77BB" w:rsidRPr="004B68A3" w:rsidRDefault="00574BF9" w:rsidP="00C956BD">
      <w:pPr>
        <w:pStyle w:val="02FlietextEinzug"/>
        <w:rPr>
          <w:lang w:val="en-US"/>
        </w:rPr>
      </w:pPr>
      <w:r>
        <w:rPr>
          <w:lang w:val="en-US"/>
        </w:rPr>
        <w:lastRenderedPageBreak/>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commentRangeStart w:id="144"/>
      <w:del w:id="145" w:author="Philipp Alexander Linden" w:date="2020-09-03T15:08:00Z">
        <w:r w:rsidR="008B7E3E" w:rsidDel="00015C6E">
          <w:rPr>
            <w:lang w:val="en-US"/>
          </w:rPr>
          <w:delText>A</w:delText>
        </w:r>
      </w:del>
      <w:commentRangeEnd w:id="144"/>
      <w:r w:rsidR="00C66C83">
        <w:rPr>
          <w:rStyle w:val="Kommentarzeichen"/>
        </w:rPr>
        <w:commentReference w:id="144"/>
      </w:r>
      <w:del w:id="146" w:author="Philipp Alexander Linden" w:date="2020-09-03T15:08:00Z">
        <w:r w:rsidR="008B7E3E" w:rsidDel="00015C6E">
          <w:rPr>
            <w:lang w:val="en-US"/>
          </w:rPr>
          <w:delText xml:space="preserve"> partial membership is defined as a connection of two countries in</w:delText>
        </w:r>
        <w:r w:rsidDel="00015C6E">
          <w:rPr>
            <w:lang w:val="en-US"/>
          </w:rPr>
          <w:delText xml:space="preserve"> </w:delText>
        </w:r>
        <w:r w:rsidR="006242EC" w:rsidDel="00015C6E">
          <w:rPr>
            <w:lang w:val="en-US"/>
          </w:rPr>
          <w:delText>≥</w:delText>
        </w:r>
        <w:r w:rsidDel="00015C6E">
          <w:rPr>
            <w:lang w:val="en-US"/>
          </w:rPr>
          <w:delText xml:space="preserve"> 50% of cluster</w:delText>
        </w:r>
        <w:r w:rsidR="008B7E3E" w:rsidDel="00015C6E">
          <w:rPr>
            <w:lang w:val="en-US"/>
          </w:rPr>
          <w:delText xml:space="preserve"> analys</w:delText>
        </w:r>
        <w:r w:rsidR="00C96250" w:rsidDel="00015C6E">
          <w:rPr>
            <w:lang w:val="en-US"/>
          </w:rPr>
          <w:delText>e</w:delText>
        </w:r>
        <w:r w:rsidR="008B7E3E" w:rsidDel="00015C6E">
          <w:rPr>
            <w:lang w:val="en-US"/>
          </w:rPr>
          <w:delText>s</w:delText>
        </w:r>
        <w:r w:rsidDel="00015C6E">
          <w:rPr>
            <w:lang w:val="en-US"/>
          </w:rPr>
          <w:delText>.</w:delText>
        </w:r>
        <w:r w:rsidR="00AF0643" w:rsidDel="00015C6E">
          <w:rPr>
            <w:lang w:val="en-US"/>
          </w:rPr>
          <w:delText xml:space="preserve"> </w:delText>
        </w:r>
        <w:r w:rsidR="00826A47" w:rsidDel="00015C6E">
          <w:rPr>
            <w:lang w:val="en-US"/>
          </w:rPr>
          <w:delText xml:space="preserve">We present one cluster solution which is based on the </w:delText>
        </w:r>
        <w:r w:rsidR="00264EB7" w:rsidDel="00015C6E">
          <w:rPr>
            <w:lang w:val="en-US"/>
          </w:rPr>
          <w:delText>full membership rule</w:delText>
        </w:r>
        <w:r w:rsidR="00826A47" w:rsidDel="00015C6E">
          <w:rPr>
            <w:lang w:val="en-US"/>
          </w:rPr>
          <w:delText xml:space="preserve"> and one cluster solution which also integrates </w:delText>
        </w:r>
        <w:r w:rsidR="00264EB7" w:rsidDel="00015C6E">
          <w:rPr>
            <w:lang w:val="en-US"/>
          </w:rPr>
          <w:delText xml:space="preserve">the partial </w:delText>
        </w:r>
        <w:r w:rsidR="00E435AB" w:rsidDel="00015C6E">
          <w:rPr>
            <w:lang w:val="en-US"/>
          </w:rPr>
          <w:delText>memberships</w:delText>
        </w:r>
        <w:r w:rsidR="00264EB7" w:rsidDel="00015C6E">
          <w:rPr>
            <w:lang w:val="en-US"/>
          </w:rPr>
          <w:delText xml:space="preserve"> into the solution</w:delText>
        </w:r>
        <w:r w:rsidR="00826A47" w:rsidDel="00015C6E">
          <w:rPr>
            <w:lang w:val="en-US"/>
          </w:rPr>
          <w:delText>. We m</w:delText>
        </w:r>
        <w:r w:rsidR="00264EB7" w:rsidDel="00015C6E">
          <w:rPr>
            <w:lang w:val="en-US"/>
          </w:rPr>
          <w:delText xml:space="preserve">ap the cluster solution by a </w:delText>
        </w:r>
        <w:r w:rsidR="00EF6744" w:rsidDel="00015C6E">
          <w:rPr>
            <w:lang w:val="en-US"/>
          </w:rPr>
          <w:delText>network graph</w:delText>
        </w:r>
        <w:r w:rsidR="008B7E3E" w:rsidDel="00015C6E">
          <w:rPr>
            <w:lang w:val="en-US"/>
          </w:rPr>
          <w:delText xml:space="preserve"> </w:delText>
        </w:r>
        <w:r w:rsidR="00EF6744" w:rsidDel="00015C6E">
          <w:rPr>
            <w:lang w:val="en-US"/>
          </w:rPr>
          <w:delText xml:space="preserve">modelled </w:delText>
        </w:r>
        <w:r w:rsidR="008B7E3E" w:rsidDel="00015C6E">
          <w:rPr>
            <w:lang w:val="en-US"/>
          </w:rPr>
          <w:delText xml:space="preserve">by </w:delText>
        </w:r>
        <w:r w:rsidDel="00015C6E">
          <w:rPr>
            <w:lang w:val="en-US"/>
          </w:rPr>
          <w:delText>UNICNET6/Netdraw.</w:delText>
        </w:r>
        <w:r w:rsidR="00C15C3A" w:rsidDel="00015C6E">
          <w:rPr>
            <w:lang w:val="en-US"/>
          </w:rPr>
          <w:delText xml:space="preserve"> </w:delText>
        </w:r>
        <w:r w:rsidR="00C15C3A" w:rsidRPr="00C15C3A" w:rsidDel="00015C6E">
          <w:rPr>
            <w:lang w:val="en-US"/>
          </w:rPr>
          <w:delText xml:space="preserve">The graph visualizes groups of countries and how likely it is that two countries belong to a similar </w:delText>
        </w:r>
        <w:r w:rsidR="00AF3AF9" w:rsidRPr="00C15C3A" w:rsidDel="00015C6E">
          <w:rPr>
            <w:lang w:val="en-US"/>
          </w:rPr>
          <w:delText xml:space="preserve">LTC system </w:delText>
        </w:r>
        <w:r w:rsidR="00C15C3A" w:rsidRPr="00C15C3A" w:rsidDel="00015C6E">
          <w:rPr>
            <w:lang w:val="en-US"/>
          </w:rPr>
          <w:delText xml:space="preserve">type. </w:delText>
        </w:r>
        <w:r w:rsidR="00BD77BB" w:rsidDel="00015C6E">
          <w:rPr>
            <w:lang w:val="en-US"/>
          </w:rPr>
          <w:delText xml:space="preserve">Furthermore, </w:delText>
        </w:r>
        <w:r w:rsidR="00C15C3A" w:rsidRPr="00C15C3A" w:rsidDel="00015C6E">
          <w:rPr>
            <w:lang w:val="en-US"/>
          </w:rPr>
          <w:delText>it displays the internal consistency of LTC systems</w:delText>
        </w:r>
        <w:r w:rsidR="003920CC" w:rsidDel="00015C6E">
          <w:rPr>
            <w:lang w:val="en-US"/>
          </w:rPr>
          <w:delText xml:space="preserve"> allowing for an in-depth analysis of the composition of clusters.</w:delText>
        </w:r>
      </w:del>
    </w:p>
    <w:p w14:paraId="0CCAFD0B" w14:textId="68C20E54" w:rsidR="00AD66E9" w:rsidRDefault="00BD77BB" w:rsidP="00EB31E0">
      <w:pPr>
        <w:pStyle w:val="berschrift1"/>
        <w:rPr>
          <w:lang w:val="en-US"/>
        </w:rPr>
      </w:pPr>
      <w:r>
        <w:rPr>
          <w:lang w:val="en-US"/>
        </w:rPr>
        <w:t>Analysis</w:t>
      </w:r>
      <w:r w:rsidR="00C956BD">
        <w:rPr>
          <w:lang w:val="en-US"/>
        </w:rPr>
        <w:t xml:space="preserve"> – 591 words</w:t>
      </w:r>
    </w:p>
    <w:p w14:paraId="56410A74" w14:textId="7AE9E56D"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093123">
        <w:rPr>
          <w:lang w:val="en-US"/>
        </w:rPr>
        <w:t xml:space="preserve">separat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147"/>
      <w:r w:rsidRPr="00C04881">
        <w:rPr>
          <w:color w:val="auto"/>
          <w:sz w:val="22"/>
          <w:lang w:val="en-US"/>
        </w:rPr>
        <w:t>solutions</w:t>
      </w:r>
      <w:commentRangeEnd w:id="147"/>
      <w:r w:rsidRPr="00C04881">
        <w:rPr>
          <w:sz w:val="16"/>
          <w:szCs w:val="16"/>
        </w:rPr>
        <w:commentReference w:id="147"/>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EA4915">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77777777" w:rsidR="00BD77BB" w:rsidRDefault="00BD77BB" w:rsidP="00BD77BB">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0667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among them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593CDEC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7733DEC8"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r w:rsidR="00093123">
        <w:rPr>
          <w:rFonts w:eastAsiaTheme="minorHAnsi"/>
          <w:iCs/>
          <w:color w:val="auto"/>
          <w:szCs w:val="18"/>
          <w:lang w:val="en-US"/>
        </w:rPr>
        <w:t xml:space="preserve">with 72% </w:t>
      </w:r>
      <w:r w:rsidRPr="00184E5A">
        <w:rPr>
          <w:rFonts w:eastAsiaTheme="minorHAnsi"/>
          <w:iCs/>
          <w:color w:val="auto"/>
          <w:szCs w:val="18"/>
          <w:lang w:val="en-US"/>
        </w:rPr>
        <w:t xml:space="preserve">less strong than the other </w:t>
      </w:r>
      <w:r w:rsidR="00093123">
        <w:rPr>
          <w:rFonts w:eastAsiaTheme="minorHAnsi"/>
          <w:iCs/>
          <w:color w:val="auto"/>
          <w:szCs w:val="18"/>
          <w:lang w:val="en-US"/>
        </w:rPr>
        <w:t xml:space="preserve">two-country </w:t>
      </w:r>
      <w:r w:rsidRPr="00184E5A">
        <w:rPr>
          <w:rFonts w:eastAsiaTheme="minorHAnsi"/>
          <w:iCs/>
          <w:color w:val="auto"/>
          <w:szCs w:val="18"/>
          <w:lang w:val="en-US"/>
        </w:rPr>
        <w:t xml:space="preserve">clusters. The countries </w:t>
      </w:r>
      <w:r>
        <w:rPr>
          <w:rFonts w:eastAsiaTheme="minorHAnsi"/>
          <w:iCs/>
          <w:color w:val="auto"/>
          <w:szCs w:val="18"/>
          <w:lang w:val="en-US"/>
        </w:rPr>
        <w:t>have strong and weak ties to c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4C4FCE1" w:rsidR="00BD77BB" w:rsidRPr="00C956BD" w:rsidRDefault="00BD77BB" w:rsidP="00EA4915">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60973B3" w14:textId="77E0374C" w:rsidR="003E0901" w:rsidDel="00C66C83" w:rsidRDefault="00B87403" w:rsidP="00C956BD">
      <w:pPr>
        <w:pStyle w:val="02Flietext"/>
        <w:spacing w:before="240"/>
        <w:rPr>
          <w:del w:id="148" w:author="Philipp Alexander Linden" w:date="2020-09-03T15:10:00Z"/>
          <w:lang w:val="en-US"/>
        </w:rPr>
      </w:pPr>
      <w:r w:rsidRPr="00B87403">
        <w:rPr>
          <w:lang w:val="en-US"/>
        </w:rPr>
        <w:t>Although from a methodological point of view,</w:t>
      </w:r>
      <w:r w:rsidR="00093123">
        <w:rPr>
          <w:lang w:val="en-US"/>
        </w:rPr>
        <w:t xml:space="preserve"> nine clusters can be clearly distinguished</w:t>
      </w:r>
      <w:r w:rsidR="00C956BD">
        <w:rPr>
          <w:lang w:val="en-US"/>
        </w:rPr>
        <w:t xml:space="preserve">, </w:t>
      </w:r>
      <w:r w:rsidRPr="00B87403">
        <w:rPr>
          <w:lang w:val="en-US"/>
        </w:rPr>
        <w:t xml:space="preserve">such 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Pr="00B87403">
        <w:rPr>
          <w:lang w:val="en-US"/>
        </w:rPr>
        <w:t xml:space="preserve">to go beyond this interpretation. </w:t>
      </w:r>
      <w:r w:rsidR="003E0901">
        <w:rPr>
          <w:lang w:val="en-US"/>
        </w:rPr>
        <w:t>B</w:t>
      </w:r>
      <w:r w:rsidR="003E0901" w:rsidRPr="00B87403">
        <w:rPr>
          <w:lang w:val="en-US"/>
        </w:rPr>
        <w:t>ased on their partial memberships</w:t>
      </w:r>
      <w:r w:rsidR="003E0901">
        <w:rPr>
          <w:lang w:val="en-US"/>
        </w:rPr>
        <w:t>, t</w:t>
      </w:r>
      <w:r w:rsidRPr="00B87403">
        <w:rPr>
          <w:lang w:val="en-US"/>
        </w:rPr>
        <w:t xml:space="preserve">he clusters can be condensed. </w:t>
      </w:r>
      <w:ins w:id="149" w:author="Philipp Alexander Linden" w:date="2020-09-03T15:09:00Z">
        <w:r w:rsidR="00C66C83" w:rsidRPr="00C66C83">
          <w:rPr>
            <w:lang w:val="en-US"/>
          </w:rPr>
          <w:t xml:space="preserve">A partial membership is defined as a connection of two countries in ≥ 50% of cluster analyses. </w:t>
        </w:r>
      </w:ins>
      <w:r w:rsidR="003E0901">
        <w:rPr>
          <w:lang w:val="en-US"/>
        </w:rPr>
        <w:t>As a resul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 and within the four clusters all countries have ties </w:t>
      </w:r>
      <w:r w:rsidR="003E0901" w:rsidRPr="00B87403">
        <w:rPr>
          <w:lang w:val="en-US"/>
        </w:rPr>
        <w:t>≥ 50%</w:t>
      </w:r>
      <w:r w:rsidR="003E0901">
        <w:rPr>
          <w:lang w:val="en-US"/>
        </w:rPr>
        <w:t xml:space="preserve">. </w:t>
      </w:r>
      <w:ins w:id="150" w:author="Philipp Alexander Linden" w:date="2020-09-03T15:10:00Z">
        <w:r w:rsidR="00C66C83" w:rsidRPr="00C66C83">
          <w:rPr>
            <w:lang w:val="en-US"/>
          </w:rPr>
          <w:t>We map th</w:t>
        </w:r>
        <w:r w:rsidR="00C66C83">
          <w:rPr>
            <w:lang w:val="en-US"/>
          </w:rPr>
          <w:t>is condensed</w:t>
        </w:r>
        <w:r w:rsidR="00C66C83" w:rsidRPr="00C66C83">
          <w:rPr>
            <w:lang w:val="en-US"/>
          </w:rPr>
          <w:t xml:space="preserve"> cluster solution by a network graph modelled by UNICNET6/Netdraw. The graph visualizes groups of countries and how likely it is that two countries belong to a similar </w:t>
        </w:r>
        <w:r w:rsidR="00C66C83" w:rsidRPr="00C66C83">
          <w:rPr>
            <w:lang w:val="en-US"/>
          </w:rPr>
          <w:lastRenderedPageBreak/>
          <w:t>LTC system type. Furthermore, it displays the internal consistency of LTC systems allowing for an in-depth analysis of the composition of clusters</w:t>
        </w:r>
        <w:r w:rsidR="00C66C83">
          <w:rPr>
            <w:lang w:val="en-US"/>
          </w:rPr>
          <w:t xml:space="preserve"> (Figure 1)</w:t>
        </w:r>
        <w:r w:rsidR="00C66C83" w:rsidRPr="00C66C83">
          <w:rPr>
            <w:lang w:val="en-US"/>
          </w:rPr>
          <w:t>.</w:t>
        </w:r>
      </w:ins>
      <w:del w:id="151" w:author="Philipp Alexander Linden" w:date="2020-09-03T15:10:00Z">
        <w:r w:rsidR="00B17790" w:rsidRPr="007105A0" w:rsidDel="00C66C83">
          <w:rPr>
            <w:lang w:val="en-US"/>
          </w:rPr>
          <w:delText>Figure 1</w:delText>
        </w:r>
        <w:r w:rsidRPr="007105A0" w:rsidDel="00C66C83">
          <w:rPr>
            <w:lang w:val="en-US"/>
          </w:rPr>
          <w:delText xml:space="preserve"> </w:delText>
        </w:r>
        <w:r w:rsidR="00B17790" w:rsidRPr="007105A0" w:rsidDel="00C66C83">
          <w:rPr>
            <w:lang w:val="en-US"/>
          </w:rPr>
          <w:delText>shows a graphical depiction of</w:delText>
        </w:r>
        <w:r w:rsidR="00897DA8" w:rsidDel="00C66C83">
          <w:rPr>
            <w:lang w:val="en-US"/>
          </w:rPr>
          <w:delText xml:space="preserve"> the ties between countries and</w:delText>
        </w:r>
        <w:r w:rsidR="00B17790" w:rsidRPr="007105A0" w:rsidDel="00C66C83">
          <w:rPr>
            <w:lang w:val="en-US"/>
          </w:rPr>
          <w:delText xml:space="preserve"> the clusters</w:delText>
        </w:r>
        <w:r w:rsidR="003E0901" w:rsidDel="00C66C83">
          <w:rPr>
            <w:lang w:val="en-US"/>
          </w:rPr>
          <w:delText xml:space="preserve"> with</w:delText>
        </w:r>
        <w:r w:rsidR="00B17790" w:rsidRPr="007105A0" w:rsidDel="00C66C83">
          <w:rPr>
            <w:lang w:val="en-US"/>
          </w:rPr>
          <w:delText xml:space="preserve"> </w:delText>
        </w:r>
        <w:r w:rsidR="003E0901" w:rsidDel="00C66C83">
          <w:rPr>
            <w:lang w:val="en-US"/>
          </w:rPr>
          <w:delText>o</w:delText>
        </w:r>
        <w:r w:rsidR="00897DA8" w:rsidDel="00C66C83">
          <w:rPr>
            <w:lang w:val="en-US"/>
          </w:rPr>
          <w:delText xml:space="preserve">nly ties </w:delText>
        </w:r>
        <w:r w:rsidR="00897DA8" w:rsidRPr="00B87403" w:rsidDel="00C66C83">
          <w:rPr>
            <w:lang w:val="en-US"/>
          </w:rPr>
          <w:delText>≥ 50%</w:delText>
        </w:r>
        <w:r w:rsidR="00897DA8" w:rsidDel="00C66C83">
          <w:rPr>
            <w:lang w:val="en-US"/>
          </w:rPr>
          <w:delText xml:space="preserve"> </w:delText>
        </w:r>
        <w:r w:rsidR="00C70989" w:rsidDel="00C66C83">
          <w:rPr>
            <w:lang w:val="en-US"/>
          </w:rPr>
          <w:delText>depicted.</w:delText>
        </w:r>
        <w:r w:rsidR="003E0901" w:rsidRPr="003E0901" w:rsidDel="00C66C83">
          <w:rPr>
            <w:lang w:val="en-US"/>
          </w:rPr>
          <w:delText xml:space="preserve"> </w:delText>
        </w:r>
      </w:del>
    </w:p>
    <w:p w14:paraId="6C33A93F" w14:textId="7A2E42B9" w:rsidR="002E6277" w:rsidRPr="00E028AA" w:rsidRDefault="002E6277" w:rsidP="00A94B9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152"/>
      <w:r w:rsidRPr="002D1426">
        <w:rPr>
          <w:lang w:val="en-US"/>
        </w:rPr>
        <w:t>systems</w:t>
      </w:r>
      <w:commentRangeEnd w:id="152"/>
      <w:r w:rsidR="006E210A">
        <w:rPr>
          <w:rStyle w:val="Kommentarzeichen"/>
          <w:color w:val="000000"/>
        </w:rPr>
        <w:commentReference w:id="152"/>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5DDAF404" w:rsidR="00BD77BB" w:rsidRDefault="003920CC" w:rsidP="00BA6E5E">
      <w:pPr>
        <w:pStyle w:val="02Flietext"/>
        <w:rPr>
          <w:lang w:val="en-US"/>
        </w:rPr>
      </w:pPr>
      <w:r w:rsidRPr="007105A0">
        <w:rPr>
          <w:lang w:val="en-US"/>
        </w:rPr>
        <w:t xml:space="preserve"> </w:t>
      </w:r>
      <w:r w:rsidR="00493CCB" w:rsidRPr="00437BC1">
        <w:rPr>
          <w:highlight w:val="yellow"/>
          <w:lang w:val="en-US"/>
          <w:rPrChange w:id="153" w:author="Claus Wendt" w:date="2020-09-04T10:24:00Z">
            <w:rPr>
              <w:lang w:val="en-US"/>
            </w:rPr>
          </w:rPrChange>
        </w:rPr>
        <w:t>T</w:t>
      </w:r>
      <w:r w:rsidRPr="00437BC1">
        <w:rPr>
          <w:highlight w:val="yellow"/>
          <w:lang w:val="en-US"/>
          <w:rPrChange w:id="154" w:author="Claus Wendt" w:date="2020-09-04T10:24:00Z">
            <w:rPr>
              <w:lang w:val="en-US"/>
            </w:rPr>
          </w:rPrChange>
        </w:rPr>
        <w:t xml:space="preserve">he graphic representation </w:t>
      </w:r>
      <w:r w:rsidR="00493CCB" w:rsidRPr="00437BC1">
        <w:rPr>
          <w:highlight w:val="yellow"/>
          <w:lang w:val="en-US"/>
          <w:rPrChange w:id="155" w:author="Claus Wendt" w:date="2020-09-04T10:24:00Z">
            <w:rPr>
              <w:lang w:val="en-US"/>
            </w:rPr>
          </w:rPrChange>
        </w:rPr>
        <w:t xml:space="preserve">shows </w:t>
      </w:r>
      <w:r w:rsidRPr="00437BC1">
        <w:rPr>
          <w:highlight w:val="yellow"/>
          <w:lang w:val="en-US"/>
          <w:rPrChange w:id="156" w:author="Claus Wendt" w:date="2020-09-04T10:24:00Z">
            <w:rPr>
              <w:lang w:val="en-US"/>
            </w:rPr>
          </w:rPrChange>
        </w:rPr>
        <w:t xml:space="preserve">that </w:t>
      </w:r>
      <w:r w:rsidR="00C252F3" w:rsidRPr="00437BC1">
        <w:rPr>
          <w:highlight w:val="yellow"/>
          <w:lang w:val="en-US"/>
          <w:rPrChange w:id="157" w:author="Claus Wendt" w:date="2020-09-04T10:24:00Z">
            <w:rPr>
              <w:lang w:val="en-US"/>
            </w:rPr>
          </w:rPrChange>
        </w:rPr>
        <w:t>t</w:t>
      </w:r>
      <w:r w:rsidR="000E5CF2" w:rsidRPr="00437BC1">
        <w:rPr>
          <w:highlight w:val="yellow"/>
          <w:lang w:val="en-US"/>
          <w:rPrChange w:id="158" w:author="Claus Wendt" w:date="2020-09-04T10:24:00Z">
            <w:rPr>
              <w:lang w:val="en-US"/>
            </w:rPr>
          </w:rPrChange>
        </w:rPr>
        <w:t>w</w:t>
      </w:r>
      <w:r w:rsidR="00C252F3" w:rsidRPr="00437BC1">
        <w:rPr>
          <w:highlight w:val="yellow"/>
          <w:lang w:val="en-US"/>
          <w:rPrChange w:id="159" w:author="Claus Wendt" w:date="2020-09-04T10:24:00Z">
            <w:rPr>
              <w:lang w:val="en-US"/>
            </w:rPr>
          </w:rPrChange>
        </w:rPr>
        <w:t>o clusters (bottom right and</w:t>
      </w:r>
      <w:r w:rsidR="00901F8F" w:rsidRPr="00437BC1">
        <w:rPr>
          <w:highlight w:val="yellow"/>
          <w:lang w:val="en-US"/>
          <w:rPrChange w:id="160" w:author="Claus Wendt" w:date="2020-09-04T10:24:00Z">
            <w:rPr>
              <w:lang w:val="en-US"/>
            </w:rPr>
          </w:rPrChange>
        </w:rPr>
        <w:t xml:space="preserve"> bottom</w:t>
      </w:r>
      <w:r w:rsidR="00C252F3" w:rsidRPr="00437BC1">
        <w:rPr>
          <w:highlight w:val="yellow"/>
          <w:lang w:val="en-US"/>
          <w:rPrChange w:id="161" w:author="Claus Wendt" w:date="2020-09-04T10:24:00Z">
            <w:rPr>
              <w:lang w:val="en-US"/>
            </w:rPr>
          </w:rPrChange>
        </w:rPr>
        <w:t xml:space="preserve"> left</w:t>
      </w:r>
      <w:r w:rsidR="00901F8F" w:rsidRPr="00437BC1">
        <w:rPr>
          <w:highlight w:val="yellow"/>
          <w:lang w:val="en-US"/>
          <w:rPrChange w:id="162" w:author="Claus Wendt" w:date="2020-09-04T10:24:00Z">
            <w:rPr>
              <w:lang w:val="en-US"/>
            </w:rPr>
          </w:rPrChange>
        </w:rPr>
        <w:t xml:space="preserve"> in</w:t>
      </w:r>
      <w:del w:id="163" w:author="Philipp Alexander Linden" w:date="2020-09-03T15:15:00Z">
        <w:r w:rsidR="00901F8F" w:rsidRPr="00437BC1" w:rsidDel="00C66C83">
          <w:rPr>
            <w:highlight w:val="yellow"/>
            <w:lang w:val="en-US"/>
            <w:rPrChange w:id="164" w:author="Claus Wendt" w:date="2020-09-04T10:24:00Z">
              <w:rPr>
                <w:lang w:val="en-US"/>
              </w:rPr>
            </w:rPrChange>
          </w:rPr>
          <w:delText xml:space="preserve"> Figure 1</w:delText>
        </w:r>
      </w:del>
      <w:r w:rsidR="00C252F3" w:rsidRPr="00437BC1">
        <w:rPr>
          <w:highlight w:val="yellow"/>
          <w:lang w:val="en-US"/>
          <w:rPrChange w:id="165" w:author="Claus Wendt" w:date="2020-09-04T10:24:00Z">
            <w:rPr>
              <w:lang w:val="en-US"/>
            </w:rPr>
          </w:rPrChange>
        </w:rPr>
        <w:t xml:space="preserve">) could be </w:t>
      </w:r>
      <w:r w:rsidR="00493CCB" w:rsidRPr="00437BC1">
        <w:rPr>
          <w:highlight w:val="yellow"/>
          <w:lang w:val="en-US"/>
          <w:rPrChange w:id="166" w:author="Claus Wendt" w:date="2020-09-04T10:24:00Z">
            <w:rPr>
              <w:lang w:val="en-US"/>
            </w:rPr>
          </w:rPrChange>
        </w:rPr>
        <w:t xml:space="preserve">each </w:t>
      </w:r>
      <w:r w:rsidR="00C252F3" w:rsidRPr="00437BC1">
        <w:rPr>
          <w:highlight w:val="yellow"/>
          <w:lang w:val="en-US"/>
          <w:rPrChange w:id="167" w:author="Claus Wendt" w:date="2020-09-04T10:24:00Z">
            <w:rPr>
              <w:lang w:val="en-US"/>
            </w:rPr>
          </w:rPrChange>
        </w:rPr>
        <w:t>split up in</w:t>
      </w:r>
      <w:r w:rsidR="00493CCB" w:rsidRPr="00437BC1">
        <w:rPr>
          <w:highlight w:val="yellow"/>
          <w:lang w:val="en-US"/>
          <w:rPrChange w:id="168" w:author="Claus Wendt" w:date="2020-09-04T10:24:00Z">
            <w:rPr>
              <w:lang w:val="en-US"/>
            </w:rPr>
          </w:rPrChange>
        </w:rPr>
        <w:t>to</w:t>
      </w:r>
      <w:r w:rsidR="00C252F3" w:rsidRPr="00437BC1">
        <w:rPr>
          <w:highlight w:val="yellow"/>
          <w:lang w:val="en-US"/>
          <w:rPrChange w:id="169" w:author="Claus Wendt" w:date="2020-09-04T10:24:00Z">
            <w:rPr>
              <w:lang w:val="en-US"/>
            </w:rPr>
          </w:rPrChange>
        </w:rPr>
        <w:t xml:space="preserve"> two </w:t>
      </w:r>
      <w:r w:rsidR="00333E94" w:rsidRPr="00437BC1">
        <w:rPr>
          <w:highlight w:val="yellow"/>
          <w:lang w:val="en-US"/>
          <w:rPrChange w:id="170" w:author="Claus Wendt" w:date="2020-09-04T10:24:00Z">
            <w:rPr>
              <w:lang w:val="en-US"/>
            </w:rPr>
          </w:rPrChange>
        </w:rPr>
        <w:t>further</w:t>
      </w:r>
      <w:ins w:id="171" w:author="Philipp Alexander Linden" w:date="2020-09-03T15:10:00Z">
        <w:r w:rsidR="00C66C83" w:rsidRPr="00437BC1">
          <w:rPr>
            <w:highlight w:val="yellow"/>
            <w:lang w:val="en-US"/>
            <w:rPrChange w:id="172" w:author="Claus Wendt" w:date="2020-09-04T10:24:00Z">
              <w:rPr>
                <w:lang w:val="en-US"/>
              </w:rPr>
            </w:rPrChange>
          </w:rPr>
          <w:t xml:space="preserve"> </w:t>
        </w:r>
      </w:ins>
      <w:r w:rsidR="00C252F3" w:rsidRPr="00437BC1">
        <w:rPr>
          <w:highlight w:val="yellow"/>
          <w:lang w:val="en-US"/>
          <w:rPrChange w:id="173" w:author="Claus Wendt" w:date="2020-09-04T10:24:00Z">
            <w:rPr>
              <w:lang w:val="en-US"/>
            </w:rPr>
          </w:rPrChange>
        </w:rPr>
        <w:t>clusters</w:t>
      </w:r>
      <w:r w:rsidR="00333E94" w:rsidRPr="00437BC1">
        <w:rPr>
          <w:highlight w:val="yellow"/>
          <w:lang w:val="en-US"/>
          <w:rPrChange w:id="174" w:author="Claus Wendt" w:date="2020-09-04T10:24:00Z">
            <w:rPr>
              <w:lang w:val="en-US"/>
            </w:rPr>
          </w:rPrChange>
        </w:rPr>
        <w:t xml:space="preserve"> leading to</w:t>
      </w:r>
      <w:ins w:id="175" w:author="Philipp Alexander Linden" w:date="2020-09-03T15:11:00Z">
        <w:r w:rsidR="00C66C83" w:rsidRPr="00437BC1">
          <w:rPr>
            <w:highlight w:val="yellow"/>
            <w:lang w:val="en-US"/>
            <w:rPrChange w:id="176" w:author="Claus Wendt" w:date="2020-09-04T10:24:00Z">
              <w:rPr>
                <w:lang w:val="en-US"/>
              </w:rPr>
            </w:rPrChange>
          </w:rPr>
          <w:t xml:space="preserve"> a total of</w:t>
        </w:r>
      </w:ins>
      <w:r w:rsidR="00333E94" w:rsidRPr="00437BC1">
        <w:rPr>
          <w:highlight w:val="yellow"/>
          <w:lang w:val="en-US"/>
          <w:rPrChange w:id="177" w:author="Claus Wendt" w:date="2020-09-04T10:24:00Z">
            <w:rPr>
              <w:lang w:val="en-US"/>
            </w:rPr>
          </w:rPrChange>
        </w:rPr>
        <w:t xml:space="preserve"> six clusters</w:t>
      </w:r>
      <w:r w:rsidR="00493CCB" w:rsidRPr="00437BC1">
        <w:rPr>
          <w:highlight w:val="yellow"/>
          <w:lang w:val="en-US"/>
          <w:rPrChange w:id="178" w:author="Claus Wendt" w:date="2020-09-04T10:24:00Z">
            <w:rPr>
              <w:lang w:val="en-US"/>
            </w:rPr>
          </w:rPrChange>
        </w:rPr>
        <w:t xml:space="preserve">. </w:t>
      </w:r>
      <w:commentRangeStart w:id="179"/>
      <w:r w:rsidR="00EE551B" w:rsidRPr="00437BC1">
        <w:rPr>
          <w:highlight w:val="yellow"/>
          <w:lang w:val="en-US"/>
          <w:rPrChange w:id="180" w:author="Claus Wendt" w:date="2020-09-04T10:24:00Z">
            <w:rPr>
              <w:lang w:val="en-US"/>
            </w:rPr>
          </w:rPrChange>
        </w:rPr>
        <w:t>B</w:t>
      </w:r>
      <w:r w:rsidR="00901F8F" w:rsidRPr="00437BC1">
        <w:rPr>
          <w:highlight w:val="yellow"/>
          <w:lang w:val="en-US"/>
          <w:rPrChange w:id="181" w:author="Claus Wendt" w:date="2020-09-04T10:24:00Z">
            <w:rPr>
              <w:lang w:val="en-US"/>
            </w:rPr>
          </w:rPrChange>
        </w:rPr>
        <w:t>ased on their tie strength</w:t>
      </w:r>
      <w:r w:rsidR="00413157" w:rsidRPr="00437BC1">
        <w:rPr>
          <w:highlight w:val="yellow"/>
          <w:lang w:val="en-US"/>
          <w:rPrChange w:id="182" w:author="Claus Wendt" w:date="2020-09-04T10:24:00Z">
            <w:rPr>
              <w:lang w:val="en-US"/>
            </w:rPr>
          </w:rPrChange>
        </w:rPr>
        <w:t xml:space="preserve"> Cluster 1</w:t>
      </w:r>
      <w:ins w:id="183" w:author="Philipp Alexander Linden" w:date="2020-09-03T15:13:00Z">
        <w:r w:rsidR="00C66C83" w:rsidRPr="00437BC1">
          <w:rPr>
            <w:highlight w:val="yellow"/>
            <w:lang w:val="en-US"/>
            <w:rPrChange w:id="184" w:author="Claus Wendt" w:date="2020-09-04T10:24:00Z">
              <w:rPr>
                <w:lang w:val="en-US"/>
              </w:rPr>
            </w:rPrChange>
          </w:rPr>
          <w:t xml:space="preserve"> (CZ, LV, PL)</w:t>
        </w:r>
      </w:ins>
      <w:r w:rsidR="00333E94" w:rsidRPr="00437BC1">
        <w:rPr>
          <w:highlight w:val="yellow"/>
          <w:lang w:val="en-US"/>
          <w:rPrChange w:id="185" w:author="Claus Wendt" w:date="2020-09-04T10:24:00Z">
            <w:rPr>
              <w:lang w:val="en-US"/>
            </w:rPr>
          </w:rPrChange>
        </w:rPr>
        <w:t>,</w:t>
      </w:r>
      <w:r w:rsidR="00413157" w:rsidRPr="00437BC1">
        <w:rPr>
          <w:highlight w:val="yellow"/>
          <w:lang w:val="en-US"/>
          <w:rPrChange w:id="186" w:author="Claus Wendt" w:date="2020-09-04T10:24:00Z">
            <w:rPr>
              <w:lang w:val="en-US"/>
            </w:rPr>
          </w:rPrChange>
        </w:rPr>
        <w:t xml:space="preserve"> 2</w:t>
      </w:r>
      <w:ins w:id="187" w:author="Philipp Alexander Linden" w:date="2020-09-03T15:13:00Z">
        <w:r w:rsidR="00C66C83" w:rsidRPr="00437BC1">
          <w:rPr>
            <w:highlight w:val="yellow"/>
            <w:lang w:val="en-US"/>
            <w:rPrChange w:id="188" w:author="Claus Wendt" w:date="2020-09-04T10:24:00Z">
              <w:rPr>
                <w:lang w:val="en-US"/>
              </w:rPr>
            </w:rPrChange>
          </w:rPr>
          <w:t xml:space="preserve"> (</w:t>
        </w:r>
      </w:ins>
      <w:ins w:id="189" w:author="Philipp Alexander Linden" w:date="2020-09-03T15:14:00Z">
        <w:r w:rsidR="00C66C83" w:rsidRPr="00437BC1">
          <w:rPr>
            <w:highlight w:val="yellow"/>
            <w:lang w:val="en-US"/>
            <w:rPrChange w:id="190" w:author="Claus Wendt" w:date="2020-09-04T10:24:00Z">
              <w:rPr>
                <w:lang w:val="en-US"/>
              </w:rPr>
            </w:rPrChange>
          </w:rPr>
          <w:t>DE, FI)</w:t>
        </w:r>
      </w:ins>
      <w:r w:rsidR="00333E94" w:rsidRPr="00437BC1">
        <w:rPr>
          <w:highlight w:val="yellow"/>
          <w:lang w:val="en-US"/>
          <w:rPrChange w:id="191" w:author="Claus Wendt" w:date="2020-09-04T10:24:00Z">
            <w:rPr>
              <w:lang w:val="en-US"/>
            </w:rPr>
          </w:rPrChange>
        </w:rPr>
        <w:t>, 3</w:t>
      </w:r>
      <w:ins w:id="192" w:author="Philipp Alexander Linden" w:date="2020-09-03T15:14:00Z">
        <w:r w:rsidR="00C66C83" w:rsidRPr="00437BC1">
          <w:rPr>
            <w:highlight w:val="yellow"/>
            <w:lang w:val="en-US"/>
            <w:rPrChange w:id="193" w:author="Claus Wendt" w:date="2020-09-04T10:24:00Z">
              <w:rPr>
                <w:lang w:val="en-US"/>
              </w:rPr>
            </w:rPrChange>
          </w:rPr>
          <w:t xml:space="preserve"> (DK, IE, NO, SE)</w:t>
        </w:r>
      </w:ins>
      <w:r w:rsidR="00333E94" w:rsidRPr="00437BC1">
        <w:rPr>
          <w:highlight w:val="yellow"/>
          <w:lang w:val="en-US"/>
          <w:rPrChange w:id="194" w:author="Claus Wendt" w:date="2020-09-04T10:24:00Z">
            <w:rPr>
              <w:lang w:val="en-US"/>
            </w:rPr>
          </w:rPrChange>
        </w:rPr>
        <w:t>, and 4</w:t>
      </w:r>
      <w:ins w:id="195" w:author="Philipp Alexander Linden" w:date="2020-09-03T15:14:00Z">
        <w:r w:rsidR="00C66C83" w:rsidRPr="00437BC1">
          <w:rPr>
            <w:highlight w:val="yellow"/>
            <w:lang w:val="en-US"/>
            <w:rPrChange w:id="196" w:author="Claus Wendt" w:date="2020-09-04T10:24:00Z">
              <w:rPr>
                <w:lang w:val="en-US"/>
              </w:rPr>
            </w:rPrChange>
          </w:rPr>
          <w:t xml:space="preserve"> (JP, KR)</w:t>
        </w:r>
      </w:ins>
      <w:r w:rsidR="00413157" w:rsidRPr="00437BC1">
        <w:rPr>
          <w:highlight w:val="yellow"/>
          <w:lang w:val="en-US"/>
          <w:rPrChange w:id="197" w:author="Claus Wendt" w:date="2020-09-04T10:24:00Z">
            <w:rPr>
              <w:lang w:val="en-US"/>
            </w:rPr>
          </w:rPrChange>
        </w:rPr>
        <w:t xml:space="preserve"> </w:t>
      </w:r>
      <w:ins w:id="198" w:author="Philipp Alexander Linden" w:date="2020-09-03T15:16:00Z">
        <w:r w:rsidR="00C66C83" w:rsidRPr="00437BC1">
          <w:rPr>
            <w:highlight w:val="yellow"/>
            <w:lang w:val="en-US"/>
            <w:rPrChange w:id="199" w:author="Claus Wendt" w:date="2020-09-04T10:24:00Z">
              <w:rPr>
                <w:lang w:val="en-US"/>
              </w:rPr>
            </w:rPrChange>
          </w:rPr>
          <w:t xml:space="preserve">on the reight side </w:t>
        </w:r>
      </w:ins>
      <w:r w:rsidR="00413157" w:rsidRPr="00437BC1">
        <w:rPr>
          <w:highlight w:val="yellow"/>
          <w:lang w:val="en-US"/>
          <w:rPrChange w:id="200" w:author="Claus Wendt" w:date="2020-09-04T10:24:00Z">
            <w:rPr>
              <w:lang w:val="en-US"/>
            </w:rPr>
          </w:rPrChange>
        </w:rPr>
        <w:t xml:space="preserve">remain as types. </w:t>
      </w:r>
      <w:ins w:id="201" w:author="Philipp Alexander Linden" w:date="2020-09-03T15:12:00Z">
        <w:r w:rsidR="00C66C83" w:rsidRPr="00437BC1">
          <w:rPr>
            <w:highlight w:val="yellow"/>
            <w:lang w:val="en-US"/>
            <w:rPrChange w:id="202" w:author="Claus Wendt" w:date="2020-09-04T10:24:00Z">
              <w:rPr>
                <w:lang w:val="en-US"/>
              </w:rPr>
            </w:rPrChange>
          </w:rPr>
          <w:t xml:space="preserve">In addition, </w:t>
        </w:r>
      </w:ins>
      <w:ins w:id="203" w:author="Philipp Alexander Linden" w:date="2020-09-03T15:16:00Z">
        <w:r w:rsidR="00C66C83" w:rsidRPr="00437BC1">
          <w:rPr>
            <w:highlight w:val="yellow"/>
            <w:lang w:val="en-US"/>
            <w:rPrChange w:id="204" w:author="Claus Wendt" w:date="2020-09-04T10:24:00Z">
              <w:rPr>
                <w:lang w:val="en-US"/>
              </w:rPr>
            </w:rPrChange>
          </w:rPr>
          <w:t xml:space="preserve">to </w:t>
        </w:r>
        <w:r w:rsidR="00C66C83" w:rsidRPr="00437BC1">
          <w:rPr>
            <w:highlight w:val="yellow"/>
            <w:lang w:val="en-US"/>
            <w:rPrChange w:id="205" w:author="Claus Wendt" w:date="2020-09-04T10:24:00Z">
              <w:rPr>
                <w:lang w:val="en-US"/>
              </w:rPr>
            </w:rPrChange>
          </w:rPr>
          <w:lastRenderedPageBreak/>
          <w:t xml:space="preserve">the left, </w:t>
        </w:r>
      </w:ins>
      <w:r w:rsidR="00333E94" w:rsidRPr="00437BC1">
        <w:rPr>
          <w:highlight w:val="yellow"/>
          <w:lang w:val="en-US"/>
          <w:rPrChange w:id="206" w:author="Claus Wendt" w:date="2020-09-04T10:24:00Z">
            <w:rPr>
              <w:lang w:val="en-US"/>
            </w:rPr>
          </w:rPrChange>
        </w:rPr>
        <w:t>C</w:t>
      </w:r>
      <w:r w:rsidR="00413157" w:rsidRPr="00437BC1">
        <w:rPr>
          <w:highlight w:val="yellow"/>
          <w:lang w:val="en-US"/>
          <w:rPrChange w:id="207" w:author="Claus Wendt" w:date="2020-09-04T10:24:00Z">
            <w:rPr>
              <w:lang w:val="en-US"/>
            </w:rPr>
          </w:rPrChange>
        </w:rPr>
        <w:t>luster 5</w:t>
      </w:r>
      <w:ins w:id="208" w:author="Philipp Alexander Linden" w:date="2020-09-03T15:14:00Z">
        <w:r w:rsidR="00C66C83" w:rsidRPr="00437BC1">
          <w:rPr>
            <w:highlight w:val="yellow"/>
            <w:lang w:val="en-US"/>
            <w:rPrChange w:id="209" w:author="Claus Wendt" w:date="2020-09-04T10:24:00Z">
              <w:rPr>
                <w:lang w:val="en-US"/>
              </w:rPr>
            </w:rPrChange>
          </w:rPr>
          <w:t xml:space="preserve"> (AU, BE, CH, LU, NL)</w:t>
        </w:r>
      </w:ins>
      <w:r w:rsidR="00413157" w:rsidRPr="00437BC1">
        <w:rPr>
          <w:highlight w:val="yellow"/>
          <w:lang w:val="en-US"/>
          <w:rPrChange w:id="210" w:author="Claus Wendt" w:date="2020-09-04T10:24:00Z">
            <w:rPr>
              <w:lang w:val="en-US"/>
            </w:rPr>
          </w:rPrChange>
        </w:rPr>
        <w:t xml:space="preserve"> and 6</w:t>
      </w:r>
      <w:ins w:id="211" w:author="Philipp Alexander Linden" w:date="2020-09-03T15:14:00Z">
        <w:r w:rsidR="00C66C83" w:rsidRPr="00437BC1">
          <w:rPr>
            <w:highlight w:val="yellow"/>
            <w:lang w:val="en-US"/>
            <w:rPrChange w:id="212" w:author="Claus Wendt" w:date="2020-09-04T10:24:00Z">
              <w:rPr>
                <w:lang w:val="en-US"/>
              </w:rPr>
            </w:rPrChange>
          </w:rPr>
          <w:t xml:space="preserve"> (SI, SK)</w:t>
        </w:r>
      </w:ins>
      <w:r w:rsidR="00413157" w:rsidRPr="00437BC1">
        <w:rPr>
          <w:highlight w:val="yellow"/>
          <w:lang w:val="en-US"/>
          <w:rPrChange w:id="213" w:author="Claus Wendt" w:date="2020-09-04T10:24:00Z">
            <w:rPr>
              <w:lang w:val="en-US"/>
            </w:rPr>
          </w:rPrChange>
        </w:rPr>
        <w:t xml:space="preserve"> </w:t>
      </w:r>
      <w:r w:rsidR="00333E94" w:rsidRPr="00437BC1">
        <w:rPr>
          <w:highlight w:val="yellow"/>
          <w:lang w:val="en-US"/>
          <w:rPrChange w:id="214" w:author="Claus Wendt" w:date="2020-09-04T10:24:00Z">
            <w:rPr>
              <w:lang w:val="en-US"/>
            </w:rPr>
          </w:rPrChange>
        </w:rPr>
        <w:t>are joined</w:t>
      </w:r>
      <w:r w:rsidR="00AD4473" w:rsidRPr="00437BC1">
        <w:rPr>
          <w:highlight w:val="yellow"/>
          <w:lang w:val="en-US"/>
          <w:rPrChange w:id="215" w:author="Claus Wendt" w:date="2020-09-04T10:24:00Z">
            <w:rPr>
              <w:lang w:val="en-US"/>
            </w:rPr>
          </w:rPrChange>
        </w:rPr>
        <w:t xml:space="preserve"> as well as </w:t>
      </w:r>
      <w:r w:rsidR="00413157" w:rsidRPr="00437BC1">
        <w:rPr>
          <w:highlight w:val="yellow"/>
          <w:lang w:val="en-US"/>
          <w:rPrChange w:id="216" w:author="Claus Wendt" w:date="2020-09-04T10:24:00Z">
            <w:rPr>
              <w:lang w:val="en-US"/>
            </w:rPr>
          </w:rPrChange>
        </w:rPr>
        <w:t>cluster 7</w:t>
      </w:r>
      <w:ins w:id="217" w:author="Philipp Alexander Linden" w:date="2020-09-03T15:14:00Z">
        <w:r w:rsidR="00C66C83" w:rsidRPr="00437BC1">
          <w:rPr>
            <w:highlight w:val="yellow"/>
            <w:lang w:val="en-US"/>
            <w:rPrChange w:id="218" w:author="Claus Wendt" w:date="2020-09-04T10:24:00Z">
              <w:rPr>
                <w:lang w:val="en-US"/>
              </w:rPr>
            </w:rPrChange>
          </w:rPr>
          <w:t xml:space="preserve"> (</w:t>
        </w:r>
      </w:ins>
      <w:ins w:id="219" w:author="Philipp Alexander Linden" w:date="2020-09-03T15:15:00Z">
        <w:r w:rsidR="00C66C83" w:rsidRPr="00437BC1">
          <w:rPr>
            <w:highlight w:val="yellow"/>
            <w:lang w:val="en-US"/>
            <w:rPrChange w:id="220" w:author="Claus Wendt" w:date="2020-09-04T10:24:00Z">
              <w:rPr>
                <w:lang w:val="en-US"/>
              </w:rPr>
            </w:rPrChange>
          </w:rPr>
          <w:t>FR, IL, ES, UK, US)</w:t>
        </w:r>
      </w:ins>
      <w:r w:rsidR="00413157" w:rsidRPr="00437BC1">
        <w:rPr>
          <w:highlight w:val="yellow"/>
          <w:lang w:val="en-US"/>
          <w:rPrChange w:id="221" w:author="Claus Wendt" w:date="2020-09-04T10:24:00Z">
            <w:rPr>
              <w:lang w:val="en-US"/>
            </w:rPr>
          </w:rPrChange>
        </w:rPr>
        <w:t>, 8</w:t>
      </w:r>
      <w:ins w:id="222" w:author="Philipp Alexander Linden" w:date="2020-09-03T15:15:00Z">
        <w:r w:rsidR="00C66C83" w:rsidRPr="00437BC1">
          <w:rPr>
            <w:highlight w:val="yellow"/>
            <w:lang w:val="en-US"/>
            <w:rPrChange w:id="223" w:author="Claus Wendt" w:date="2020-09-04T10:24:00Z">
              <w:rPr>
                <w:lang w:val="en-US"/>
              </w:rPr>
            </w:rPrChange>
          </w:rPr>
          <w:t xml:space="preserve"> (EE)</w:t>
        </w:r>
      </w:ins>
      <w:r w:rsidR="00413157" w:rsidRPr="00437BC1">
        <w:rPr>
          <w:highlight w:val="yellow"/>
          <w:lang w:val="en-US"/>
          <w:rPrChange w:id="224" w:author="Claus Wendt" w:date="2020-09-04T10:24:00Z">
            <w:rPr>
              <w:lang w:val="en-US"/>
            </w:rPr>
          </w:rPrChange>
        </w:rPr>
        <w:t xml:space="preserve">, </w:t>
      </w:r>
      <w:commentRangeStart w:id="225"/>
      <w:r w:rsidR="00413157" w:rsidRPr="00437BC1">
        <w:rPr>
          <w:highlight w:val="yellow"/>
          <w:lang w:val="en-US"/>
          <w:rPrChange w:id="226" w:author="Claus Wendt" w:date="2020-09-04T10:24:00Z">
            <w:rPr>
              <w:lang w:val="en-US"/>
            </w:rPr>
          </w:rPrChange>
        </w:rPr>
        <w:t>and</w:t>
      </w:r>
      <w:commentRangeEnd w:id="225"/>
      <w:r w:rsidR="004C4DC4" w:rsidRPr="00437BC1">
        <w:rPr>
          <w:rStyle w:val="Kommentarzeichen"/>
          <w:highlight w:val="yellow"/>
          <w:rPrChange w:id="227" w:author="Claus Wendt" w:date="2020-09-04T10:24:00Z">
            <w:rPr>
              <w:rStyle w:val="Kommentarzeichen"/>
            </w:rPr>
          </w:rPrChange>
        </w:rPr>
        <w:commentReference w:id="225"/>
      </w:r>
      <w:r w:rsidR="00413157" w:rsidRPr="00437BC1">
        <w:rPr>
          <w:highlight w:val="yellow"/>
          <w:lang w:val="en-US"/>
          <w:rPrChange w:id="228" w:author="Claus Wendt" w:date="2020-09-04T10:24:00Z">
            <w:rPr>
              <w:lang w:val="en-US"/>
            </w:rPr>
          </w:rPrChange>
        </w:rPr>
        <w:t xml:space="preserve"> 9</w:t>
      </w:r>
      <w:ins w:id="229" w:author="Philipp Alexander Linden" w:date="2020-09-03T15:15:00Z">
        <w:r w:rsidR="00C66C83" w:rsidRPr="00437BC1">
          <w:rPr>
            <w:highlight w:val="yellow"/>
            <w:lang w:val="en-US"/>
            <w:rPrChange w:id="230" w:author="Claus Wendt" w:date="2020-09-04T10:24:00Z">
              <w:rPr>
                <w:lang w:val="en-US"/>
              </w:rPr>
            </w:rPrChange>
          </w:rPr>
          <w:t xml:space="preserve"> (NZ)</w:t>
        </w:r>
      </w:ins>
      <w:r w:rsidR="00413157" w:rsidRPr="00437BC1">
        <w:rPr>
          <w:highlight w:val="yellow"/>
          <w:lang w:val="en-US"/>
          <w:rPrChange w:id="231" w:author="Claus Wendt" w:date="2020-09-04T10:24:00Z">
            <w:rPr>
              <w:lang w:val="en-US"/>
            </w:rPr>
          </w:rPrChange>
        </w:rPr>
        <w:t xml:space="preserve">. </w:t>
      </w:r>
      <w:commentRangeEnd w:id="179"/>
      <w:r w:rsidR="00EE551B" w:rsidRPr="00437BC1">
        <w:rPr>
          <w:rStyle w:val="Kommentarzeichen"/>
          <w:highlight w:val="yellow"/>
          <w:rPrChange w:id="232" w:author="Claus Wendt" w:date="2020-09-04T10:24:00Z">
            <w:rPr>
              <w:rStyle w:val="Kommentarzeichen"/>
            </w:rPr>
          </w:rPrChange>
        </w:rPr>
        <w:commentReference w:id="179"/>
      </w:r>
    </w:p>
    <w:p w14:paraId="27F9A836" w14:textId="1361658F" w:rsidR="00BD77BB" w:rsidRDefault="00BD77BB" w:rsidP="00BD77BB">
      <w:pPr>
        <w:pStyle w:val="berschrift1"/>
        <w:rPr>
          <w:lang w:val="en-US"/>
        </w:rPr>
      </w:pPr>
      <w:r>
        <w:rPr>
          <w:lang w:val="en-US"/>
        </w:rPr>
        <w:t>Results</w:t>
      </w:r>
      <w:r w:rsidR="00C956BD">
        <w:rPr>
          <w:lang w:val="en-US"/>
        </w:rPr>
        <w:t xml:space="preserve"> – 720 words</w:t>
      </w:r>
    </w:p>
    <w:p w14:paraId="7BF5BD9E" w14:textId="55DF3C18" w:rsidR="002D1426" w:rsidRPr="00BA6E5E" w:rsidRDefault="004C4DC4" w:rsidP="00BA6E5E">
      <w:pPr>
        <w:pStyle w:val="02Flietext"/>
        <w:rPr>
          <w:lang w:val="en-US"/>
        </w:rPr>
      </w:pPr>
      <w:ins w:id="233" w:author="Philipp Alexander Linden" w:date="2020-09-03T15:18:00Z">
        <w:r>
          <w:rPr>
            <w:lang w:val="en-US"/>
          </w:rPr>
          <w:t xml:space="preserve">Based on our findings outlined </w:t>
        </w:r>
        <w:del w:id="234" w:author="Claus Wendt" w:date="2020-09-04T10:25:00Z">
          <w:r w:rsidDel="00437BC1">
            <w:rPr>
              <w:lang w:val="en-US"/>
            </w:rPr>
            <w:delText>before</w:delText>
          </w:r>
        </w:del>
      </w:ins>
      <w:ins w:id="235" w:author="Claus Wendt" w:date="2020-09-04T10:25:00Z">
        <w:r w:rsidR="00437BC1">
          <w:rPr>
            <w:lang w:val="en-US"/>
          </w:rPr>
          <w:t>above</w:t>
        </w:r>
      </w:ins>
      <w:ins w:id="236" w:author="Philipp Alexander Linden" w:date="2020-09-03T15:18:00Z">
        <w:r>
          <w:rPr>
            <w:lang w:val="en-US"/>
          </w:rPr>
          <w:t xml:space="preserve">, </w:t>
        </w:r>
      </w:ins>
      <w:del w:id="237" w:author="Philipp Alexander Linden" w:date="2020-09-03T15:18:00Z">
        <w:r w:rsidR="00BD77BB" w:rsidDel="004C4DC4">
          <w:rPr>
            <w:lang w:val="en-US"/>
          </w:rPr>
          <w:delText>W</w:delText>
        </w:r>
        <w:r w:rsidR="00E9387A" w:rsidDel="004C4DC4">
          <w:rPr>
            <w:lang w:val="en-US"/>
          </w:rPr>
          <w:delText>e</w:delText>
        </w:r>
      </w:del>
      <w:r w:rsidR="00E9387A">
        <w:rPr>
          <w:lang w:val="en-US"/>
        </w:rPr>
        <w:t xml:space="preserve"> </w:t>
      </w:r>
      <w:ins w:id="238" w:author="Philipp Alexander Linden" w:date="2020-09-03T15:18:00Z">
        <w:r>
          <w:rPr>
            <w:lang w:val="en-US"/>
          </w:rPr>
          <w:t xml:space="preserve">we </w:t>
        </w:r>
      </w:ins>
      <w:r w:rsidR="00E9387A">
        <w:rPr>
          <w:lang w:val="en-US"/>
        </w:rPr>
        <w:t xml:space="preserve">propose </w:t>
      </w:r>
      <w:r w:rsidR="00A94B96">
        <w:rPr>
          <w:lang w:val="en-US"/>
        </w:rPr>
        <w:t>an</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ins w:id="239" w:author="Claus Wendt" w:date="2020-09-04T10:25:00Z">
        <w:r w:rsidR="00437BC1">
          <w:rPr>
            <w:lang w:val="en-US"/>
          </w:rPr>
          <w:t xml:space="preserve"> </w:t>
        </w:r>
      </w:ins>
      <w:ins w:id="240" w:author="Claus Wendt" w:date="2020-09-04T10:26:00Z">
        <w:r w:rsidR="00437BC1">
          <w:rPr>
            <w:lang w:val="en-US"/>
          </w:rPr>
          <w:t xml:space="preserve">that can be characterized </w:t>
        </w:r>
      </w:ins>
      <w:ins w:id="241" w:author="Claus Wendt" w:date="2020-09-04T10:27:00Z">
        <w:r w:rsidR="00BD666A">
          <w:rPr>
            <w:lang w:val="en-US"/>
          </w:rPr>
          <w:t>as follows (see Table 3)</w:t>
        </w:r>
      </w:ins>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6DCDFFF0" w:rsidR="00C83EC5" w:rsidRPr="00C83EC5" w:rsidRDefault="00FB4E9B" w:rsidP="00364FD2">
      <w:pPr>
        <w:pStyle w:val="02FlietextErsterAbsatz"/>
        <w:rPr>
          <w:lang w:val="en-US"/>
        </w:rPr>
      </w:pPr>
      <w:ins w:id="242" w:author="Claus Wendt" w:date="2020-09-04T13:43:00Z">
        <w:r>
          <w:rPr>
            <w:lang w:val="en-US"/>
          </w:rPr>
          <w:t>First, t</w:t>
        </w:r>
      </w:ins>
      <w:del w:id="243" w:author="Claus Wendt" w:date="2020-09-04T13:43:00Z">
        <w:r w:rsidR="00C83EC5" w:rsidRPr="00C83EC5" w:rsidDel="00FB4E9B">
          <w:rPr>
            <w:lang w:val="en-US"/>
          </w:rPr>
          <w:delText>T</w:delText>
        </w:r>
      </w:del>
      <w:r w:rsidR="00C83EC5" w:rsidRPr="00C83EC5">
        <w:rPr>
          <w:lang w:val="en-US"/>
        </w:rPr>
        <w:t xml:space="preserve">he </w:t>
      </w:r>
      <w:r w:rsidR="008F3EBD">
        <w:rPr>
          <w:lang w:val="en-US"/>
        </w:rPr>
        <w:t>residual public system</w:t>
      </w:r>
      <w:ins w:id="244" w:author="Claus Wendt" w:date="2020-09-04T10:29:00Z">
        <w:r w:rsidR="00BD666A">
          <w:rPr>
            <w:lang w:val="en-US"/>
          </w:rPr>
          <w:t>, that</w:t>
        </w:r>
      </w:ins>
      <w:r w:rsidR="00C83EC5" w:rsidRPr="00C83EC5">
        <w:rPr>
          <w:lang w:val="en-US"/>
        </w:rPr>
        <w:t xml:space="preserve"> </w:t>
      </w:r>
      <w:ins w:id="245" w:author="Claus Wendt" w:date="2020-09-04T10:28:00Z">
        <w:r w:rsidR="00BD666A">
          <w:rPr>
            <w:lang w:val="en-US"/>
          </w:rPr>
          <w:t xml:space="preserve">includes </w:t>
        </w:r>
      </w:ins>
      <w:ins w:id="246" w:author="Claus Wendt" w:date="2020-09-04T10:29:00Z">
        <w:r w:rsidR="00BD666A">
          <w:rPr>
            <w:lang w:val="en-US"/>
          </w:rPr>
          <w:t xml:space="preserve">the Czech Republic, Latvia, and Poland, </w:t>
        </w:r>
      </w:ins>
      <w:r w:rsidR="00C83EC5" w:rsidRPr="00C83EC5">
        <w:rPr>
          <w:lang w:val="en-US"/>
        </w:rPr>
        <w:t xml:space="preserve">is marked </w:t>
      </w:r>
      <w:r w:rsidR="00901F8F">
        <w:rPr>
          <w:lang w:val="en-US"/>
        </w:rPr>
        <w:t>by</w:t>
      </w:r>
      <w:r w:rsidR="00C83EC5" w:rsidRPr="00C83EC5">
        <w:rPr>
          <w:lang w:val="en-US"/>
        </w:rPr>
        <w:t xml:space="preserve"> low levels of supply</w:t>
      </w:r>
      <w:del w:id="247" w:author="Claus Wendt" w:date="2020-09-04T10:27:00Z">
        <w:r w:rsidR="0006533C" w:rsidDel="00BD666A">
          <w:rPr>
            <w:lang w:val="en-US"/>
          </w:rPr>
          <w:delText xml:space="preserve"> (Table 3)</w:delText>
        </w:r>
      </w:del>
      <w:r w:rsidR="00C83EC5" w:rsidRPr="00C83EC5">
        <w:rPr>
          <w:lang w:val="en-US"/>
        </w:rPr>
        <w:t xml:space="preserve">.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in comparison to all other system-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ife expectancy and subjective health status are by far the lowest compared to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7B0CD04B" w:rsidR="002171C1" w:rsidRPr="00C956BD" w:rsidRDefault="00FB4E9B" w:rsidP="00C956BD">
      <w:pPr>
        <w:pStyle w:val="02FlietextErsterAbsatz"/>
        <w:rPr>
          <w:lang w:val="en-US"/>
        </w:rPr>
      </w:pPr>
      <w:ins w:id="248" w:author="Claus Wendt" w:date="2020-09-04T13:43:00Z">
        <w:r>
          <w:rPr>
            <w:lang w:val="en-US"/>
          </w:rPr>
          <w:t>Second</w:t>
        </w:r>
        <w:r w:rsidR="005E5DBA">
          <w:rPr>
            <w:lang w:val="en-US"/>
          </w:rPr>
          <w:t>, t</w:t>
        </w:r>
      </w:ins>
      <w:ins w:id="249" w:author="Claus Wendt" w:date="2020-09-04T10:31:00Z">
        <w:r w:rsidR="00BD666A">
          <w:rPr>
            <w:lang w:val="en-US"/>
          </w:rPr>
          <w:t xml:space="preserve">he private supply system, that consists of Germany and Finland, </w:t>
        </w:r>
      </w:ins>
      <w:ins w:id="250" w:author="Claus Wendt" w:date="2020-09-04T10:32:00Z">
        <w:r w:rsidR="00BD666A">
          <w:rPr>
            <w:lang w:val="en-US"/>
          </w:rPr>
          <w:t xml:space="preserve">has a </w:t>
        </w:r>
      </w:ins>
      <w:del w:id="251" w:author="Claus Wendt" w:date="2020-09-04T10:32:00Z">
        <w:r w:rsidR="005923D6" w:rsidDel="00BD666A">
          <w:rPr>
            <w:lang w:val="en-US"/>
          </w:rPr>
          <w:delText xml:space="preserve">The supply in this system is </w:delText>
        </w:r>
      </w:del>
      <w:r w:rsidR="005923D6">
        <w:rPr>
          <w:lang w:val="en-US"/>
        </w:rPr>
        <w:t>medium to high</w:t>
      </w:r>
      <w:ins w:id="252" w:author="Claus Wendt" w:date="2020-09-04T10:32:00Z">
        <w:r w:rsidR="00BD666A">
          <w:rPr>
            <w:lang w:val="en-US"/>
          </w:rPr>
          <w:t xml:space="preserve"> level of supply</w:t>
        </w:r>
      </w:ins>
      <w:r w:rsidR="00C956BD">
        <w:rPr>
          <w:lang w:val="en-US"/>
        </w:rPr>
        <w:t>.</w:t>
      </w:r>
      <w:r w:rsidR="005923D6">
        <w:rPr>
          <w:lang w:val="en-US"/>
        </w:rPr>
        <w:t xml:space="preserve"> Yet, this system shows one of the lowest shares </w:t>
      </w:r>
      <w:r w:rsidR="005923D6">
        <w:rPr>
          <w:lang w:val="en-US"/>
        </w:rPr>
        <w:lastRenderedPageBreak/>
        <w:t>of public</w:t>
      </w:r>
      <w:ins w:id="253" w:author="Claus Wendt" w:date="2020-09-04T10:32:00Z">
        <w:r w:rsidR="00BD666A">
          <w:rPr>
            <w:lang w:val="en-US"/>
          </w:rPr>
          <w:t xml:space="preserve"> </w:t>
        </w:r>
      </w:ins>
      <w:r w:rsidR="005923D6">
        <w:rPr>
          <w:lang w:val="en-US"/>
        </w:rPr>
        <w:t xml:space="preserve">expenditure and the availability of unbound cash benefits, </w:t>
      </w:r>
      <w:del w:id="254" w:author="Claus Wendt" w:date="2020-09-04T10:32:00Z">
        <w:r w:rsidR="005923D6" w:rsidDel="00BD666A">
          <w:rPr>
            <w:lang w:val="en-US"/>
          </w:rPr>
          <w:delText xml:space="preserve">which hint at </w:delText>
        </w:r>
      </w:del>
      <w:ins w:id="255" w:author="Claus Wendt" w:date="2020-09-04T10:32:00Z">
        <w:r w:rsidR="00BD666A">
          <w:rPr>
            <w:lang w:val="en-US"/>
          </w:rPr>
          <w:t xml:space="preserve">indicating </w:t>
        </w:r>
      </w:ins>
      <w:r w:rsidR="005923D6">
        <w:rPr>
          <w:lang w:val="en-US"/>
        </w:rPr>
        <w:t xml:space="preserve">a high level of informal care provision. </w:t>
      </w:r>
      <w:r w:rsidR="00753800">
        <w:rPr>
          <w:lang w:val="en-US"/>
        </w:rPr>
        <w:t xml:space="preserve">Access restrictions are among the lowest </w:t>
      </w:r>
      <w:del w:id="256" w:author="Claus Wendt" w:date="2020-09-04T10:33:00Z">
        <w:r w:rsidR="00753800" w:rsidDel="00BD666A">
          <w:rPr>
            <w:lang w:val="en-US"/>
          </w:rPr>
          <w:delText xml:space="preserve">for </w:delText>
        </w:r>
      </w:del>
      <w:ins w:id="257" w:author="Claus Wendt" w:date="2020-09-04T10:33:00Z">
        <w:r w:rsidR="00BD666A">
          <w:rPr>
            <w:lang w:val="en-US"/>
          </w:rPr>
          <w:t xml:space="preserve">of </w:t>
        </w:r>
      </w:ins>
      <w:r w:rsidR="00753800">
        <w:rPr>
          <w:lang w:val="en-US"/>
        </w:rPr>
        <w:t>all system</w:t>
      </w:r>
      <w:r w:rsidR="00F82B67">
        <w:rPr>
          <w:lang w:val="en-US"/>
        </w:rPr>
        <w:t>s</w:t>
      </w:r>
      <w:r w:rsidR="00753800">
        <w:rPr>
          <w:lang w:val="en-US"/>
        </w:rPr>
        <w:t xml:space="preserve"> with no</w:t>
      </w:r>
      <w:ins w:id="258" w:author="Claus Wendt" w:date="2020-09-04T10:33:00Z">
        <w:r w:rsidR="00BD666A">
          <w:rPr>
            <w:lang w:val="en-US"/>
          </w:rPr>
          <w:t xml:space="preserve"> </w:t>
        </w:r>
      </w:ins>
      <w:del w:id="259" w:author="Claus Wendt" w:date="2020-09-04T10:33:00Z">
        <w:r w:rsidR="00753800" w:rsidDel="00BD666A">
          <w:rPr>
            <w:lang w:val="en-US"/>
          </w:rPr>
          <w:delText>-</w:delText>
        </w:r>
      </w:del>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24359426" w:rsidR="00C83EC5" w:rsidRDefault="005E5DBA" w:rsidP="00BD666A">
      <w:pPr>
        <w:pStyle w:val="02FlietextErsterAbsatz"/>
        <w:rPr>
          <w:lang w:val="en-US"/>
        </w:rPr>
      </w:pPr>
      <w:ins w:id="260" w:author="Claus Wendt" w:date="2020-09-04T13:43:00Z">
        <w:r>
          <w:rPr>
            <w:lang w:val="en-US"/>
          </w:rPr>
          <w:t>Third, t</w:t>
        </w:r>
      </w:ins>
      <w:ins w:id="261" w:author="Claus Wendt" w:date="2020-09-04T10:33:00Z">
        <w:r w:rsidR="00BD666A">
          <w:rPr>
            <w:lang w:val="en-US"/>
          </w:rPr>
          <w:t>he public supply s</w:t>
        </w:r>
      </w:ins>
      <w:ins w:id="262" w:author="Claus Wendt" w:date="2020-09-04T10:34:00Z">
        <w:r w:rsidR="00BD666A">
          <w:rPr>
            <w:lang w:val="en-US"/>
          </w:rPr>
          <w:t xml:space="preserve">ystem includes the countries Denmark, Ireland, Norway, and Sweden, and </w:t>
        </w:r>
      </w:ins>
      <w:del w:id="263" w:author="Claus Wendt" w:date="2020-09-04T10:34:00Z">
        <w:r w:rsidR="00AE794B" w:rsidDel="00BD666A">
          <w:rPr>
            <w:lang w:val="en-US"/>
          </w:rPr>
          <w:delText xml:space="preserve">This system </w:delText>
        </w:r>
      </w:del>
      <w:r w:rsidR="00AE794B">
        <w:rPr>
          <w:lang w:val="en-US"/>
        </w:rPr>
        <w:t xml:space="preserve">is defined by </w:t>
      </w:r>
      <w:r w:rsidR="00166676">
        <w:rPr>
          <w:lang w:val="en-US"/>
        </w:rPr>
        <w:t>high supply</w:t>
      </w:r>
      <w:r w:rsidR="00AE794B">
        <w:rPr>
          <w:lang w:val="en-US"/>
        </w:rPr>
        <w:t xml:space="preserve"> and </w:t>
      </w:r>
      <w:r w:rsidR="005923D6">
        <w:rPr>
          <w:lang w:val="en-US"/>
        </w:rPr>
        <w:t xml:space="preserve">above </w:t>
      </w:r>
      <w:r w:rsidR="00AE794B">
        <w:rPr>
          <w:lang w:val="en-US"/>
        </w:rPr>
        <w:t xml:space="preserve">average </w:t>
      </w:r>
      <w:r w:rsidR="005923D6">
        <w:rPr>
          <w:lang w:val="en-US"/>
        </w:rPr>
        <w:t xml:space="preserve">public </w:t>
      </w:r>
      <w:r w:rsidR="00AE794B">
        <w:rPr>
          <w:lang w:val="en-US"/>
        </w:rPr>
        <w:t xml:space="preserve">expenditure. Benefits are mainly only available in-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ins w:id="264" w:author="Claus Wendt" w:date="2020-09-04T10:35:00Z">
        <w:r w:rsidR="00BD666A">
          <w:rPr>
            <w:lang w:val="en-US"/>
          </w:rPr>
          <w:t>indicators of</w:t>
        </w:r>
      </w:ins>
      <w:del w:id="265" w:author="Claus Wendt" w:date="2020-09-04T10:35:00Z">
        <w:r w:rsidR="00197CC0" w:rsidDel="00BD666A">
          <w:rPr>
            <w:lang w:val="en-US"/>
          </w:rPr>
          <w:delText>in</w:delText>
        </w:r>
      </w:del>
      <w:r w:rsidR="00197CC0">
        <w:rPr>
          <w:lang w:val="en-US"/>
        </w:rPr>
        <w:t xml:space="preserve"> this system </w:t>
      </w:r>
      <w:del w:id="266" w:author="Claus Wendt" w:date="2020-09-04T10:35:00Z">
        <w:r w:rsidR="00197CC0" w:rsidDel="00BD666A">
          <w:rPr>
            <w:lang w:val="en-US"/>
          </w:rPr>
          <w:delText>is quite high</w:delText>
        </w:r>
      </w:del>
      <w:ins w:id="267" w:author="Claus Wendt" w:date="2020-09-04T10:35:00Z">
        <w:r w:rsidR="00BD666A">
          <w:rPr>
            <w:lang w:val="en-US"/>
          </w:rPr>
          <w:t>are above average</w:t>
        </w:r>
      </w:ins>
      <w:r w:rsidR="005923D6">
        <w:rPr>
          <w:lang w:val="en-US"/>
        </w:rPr>
        <w:t>.</w:t>
      </w:r>
      <w:ins w:id="268" w:author="Claus Wendt" w:date="2020-09-04T10:40:00Z">
        <w:r w:rsidR="00CC5C60">
          <w:rPr>
            <w:lang w:val="en-US"/>
          </w:rPr>
          <w:t xml:space="preserve"> </w:t>
        </w:r>
      </w:ins>
    </w:p>
    <w:p w14:paraId="6472BD94" w14:textId="49F81CFC" w:rsidR="00166676" w:rsidRPr="00C956BD" w:rsidRDefault="00166676" w:rsidP="00364FD2">
      <w:pPr>
        <w:pStyle w:val="02FlietextErsterAbsatz"/>
        <w:rPr>
          <w:b/>
          <w:lang w:val="en-US"/>
        </w:rPr>
      </w:pPr>
      <w:r w:rsidRPr="00C956BD">
        <w:rPr>
          <w:b/>
          <w:lang w:val="en-US"/>
        </w:rPr>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0F3D85D7" w:rsidR="001E3C88" w:rsidRDefault="005E5DBA" w:rsidP="00364FD2">
      <w:pPr>
        <w:pStyle w:val="02FlietextErsterAbsatz"/>
        <w:rPr>
          <w:lang w:val="en-US"/>
        </w:rPr>
      </w:pPr>
      <w:ins w:id="269" w:author="Claus Wendt" w:date="2020-09-04T13:44:00Z">
        <w:r>
          <w:rPr>
            <w:lang w:val="en-US"/>
          </w:rPr>
          <w:t xml:space="preserve">Fourth, </w:t>
        </w:r>
      </w:ins>
      <w:ins w:id="270" w:author="Claus Wendt" w:date="2020-09-04T10:35:00Z">
        <w:r w:rsidR="00BD666A">
          <w:rPr>
            <w:lang w:val="en-US"/>
          </w:rPr>
          <w:t>Japan and Ko</w:t>
        </w:r>
      </w:ins>
      <w:ins w:id="271" w:author="Claus Wendt" w:date="2020-09-04T10:36:00Z">
        <w:r w:rsidR="00BD666A">
          <w:rPr>
            <w:lang w:val="en-US"/>
          </w:rPr>
          <w:t>rea can be defined as evolving public supply systems</w:t>
        </w:r>
        <w:r w:rsidR="00CC5C60">
          <w:rPr>
            <w:lang w:val="en-US"/>
          </w:rPr>
          <w:t xml:space="preserve">, </w:t>
        </w:r>
      </w:ins>
      <w:del w:id="272" w:author="Claus Wendt" w:date="2020-09-04T10:36:00Z">
        <w:r w:rsidR="001E3C88" w:rsidDel="00CC5C60">
          <w:rPr>
            <w:lang w:val="en-US"/>
          </w:rPr>
          <w:delText xml:space="preserve">This system is </w:delText>
        </w:r>
      </w:del>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del w:id="273" w:author="Claus Wendt" w:date="2020-09-04T10:36:00Z">
        <w:r w:rsidR="001E3C88" w:rsidDel="00CC5C60">
          <w:rPr>
            <w:lang w:val="en-US"/>
          </w:rPr>
          <w:delText xml:space="preserve">on </w:delText>
        </w:r>
      </w:del>
      <w:ins w:id="274" w:author="Claus Wendt" w:date="2020-09-04T10:36:00Z">
        <w:r w:rsidR="00CC5C60">
          <w:rPr>
            <w:lang w:val="en-US"/>
          </w:rPr>
          <w:t xml:space="preserve">at </w:t>
        </w:r>
      </w:ins>
      <w:r w:rsidR="001E3C88">
        <w:rPr>
          <w:lang w:val="en-US"/>
        </w:rPr>
        <w:t xml:space="preserve">a medium level, the supply of residential beds </w:t>
      </w:r>
      <w:ins w:id="275" w:author="Claus Wendt" w:date="2020-09-04T13:47:00Z">
        <w:r>
          <w:rPr>
            <w:lang w:val="en-US"/>
          </w:rPr>
          <w:t xml:space="preserve">is </w:t>
        </w:r>
      </w:ins>
      <w:r w:rsidR="001E3C88">
        <w:rPr>
          <w:lang w:val="en-US"/>
        </w:rPr>
        <w:t xml:space="preserve">below average. </w:t>
      </w:r>
      <w:r w:rsidR="00473DA0">
        <w:rPr>
          <w:lang w:val="en-US"/>
        </w:rPr>
        <w:t xml:space="preserve">Public expenditure is medium and benefits only provided in-kind. Access to the system is provided without means-testing </w:t>
      </w:r>
      <w:r w:rsidR="00473DA0">
        <w:rPr>
          <w:lang w:val="en-US"/>
        </w:rPr>
        <w:lastRenderedPageBreak/>
        <w:t>but medium to high choice restrictions apply. Performance is the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ins w:id="276" w:author="Claus Wendt" w:date="2020-09-04T10:42:00Z">
        <w:r w:rsidR="00CC5C60">
          <w:rPr>
            <w:lang w:val="en-US"/>
          </w:rPr>
          <w:t xml:space="preserve">Our study indicates that the two countries share </w:t>
        </w:r>
      </w:ins>
      <w:ins w:id="277" w:author="Claus Wendt" w:date="2020-09-04T13:47:00Z">
        <w:r>
          <w:rPr>
            <w:lang w:val="en-US"/>
          </w:rPr>
          <w:t>a number of</w:t>
        </w:r>
      </w:ins>
      <w:ins w:id="278" w:author="Claus Wendt" w:date="2020-09-04T10:42:00Z">
        <w:r w:rsidR="00CC5C60">
          <w:rPr>
            <w:lang w:val="en-US"/>
          </w:rPr>
          <w:t xml:space="preserve"> characteristics of the North European public supply type.</w:t>
        </w:r>
      </w:ins>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ins w:id="279" w:author="Claus Wendt" w:date="2020-09-04T10:40:00Z">
        <w:r w:rsidR="00CC5C60">
          <w:rPr>
            <w:rFonts w:eastAsiaTheme="minorHAnsi"/>
            <w:b/>
            <w:iCs/>
            <w:color w:val="auto"/>
            <w:szCs w:val="18"/>
            <w:lang w:val="en-US"/>
          </w:rPr>
          <w:t xml:space="preserve"> </w:t>
        </w:r>
      </w:ins>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3CC176FD" w:rsidR="00A77345" w:rsidRDefault="00CC5C60" w:rsidP="00364FD2">
      <w:pPr>
        <w:pStyle w:val="02FlietextErsterAbsatz"/>
        <w:rPr>
          <w:lang w:val="en-US"/>
        </w:rPr>
      </w:pPr>
      <w:ins w:id="280" w:author="Claus Wendt" w:date="2020-09-04T10:43:00Z">
        <w:r>
          <w:rPr>
            <w:lang w:val="en-US"/>
          </w:rPr>
          <w:t>A fifth LCT</w:t>
        </w:r>
      </w:ins>
      <w:ins w:id="281" w:author="Claus Wendt" w:date="2020-09-04T10:44:00Z">
        <w:r>
          <w:rPr>
            <w:lang w:val="en-US"/>
          </w:rPr>
          <w:t xml:space="preserve"> system type can be defined as a private need-based supply system that include</w:t>
        </w:r>
      </w:ins>
      <w:ins w:id="282" w:author="Claus Wendt" w:date="2020-09-04T10:49:00Z">
        <w:r w:rsidR="00576E43">
          <w:rPr>
            <w:lang w:val="en-US"/>
          </w:rPr>
          <w:t>s</w:t>
        </w:r>
      </w:ins>
      <w:ins w:id="283" w:author="Claus Wendt" w:date="2020-09-04T10:44:00Z">
        <w:r>
          <w:rPr>
            <w:lang w:val="en-US"/>
          </w:rPr>
          <w:t xml:space="preserve"> </w:t>
        </w:r>
      </w:ins>
      <w:ins w:id="284" w:author="Claus Wendt" w:date="2020-09-04T10:45:00Z">
        <w:r>
          <w:rPr>
            <w:lang w:val="en-US"/>
          </w:rPr>
          <w:t>Austr</w:t>
        </w:r>
      </w:ins>
      <w:ins w:id="285" w:author="Claus Wendt" w:date="2020-09-04T10:50:00Z">
        <w:r w:rsidR="00576E43">
          <w:rPr>
            <w:lang w:val="en-US"/>
          </w:rPr>
          <w:t>alia</w:t>
        </w:r>
      </w:ins>
      <w:ins w:id="286" w:author="Claus Wendt" w:date="2020-09-04T10:45:00Z">
        <w:r>
          <w:rPr>
            <w:lang w:val="en-US"/>
          </w:rPr>
          <w:t xml:space="preserve">, Belgium, Switzerland, Luxembourg, the Netherlands, </w:t>
        </w:r>
      </w:ins>
      <w:ins w:id="287" w:author="Claus Wendt" w:date="2020-09-04T10:49:00Z">
        <w:r w:rsidR="00576E43">
          <w:rPr>
            <w:lang w:val="en-US"/>
          </w:rPr>
          <w:t>Slovakia, and Slovenia</w:t>
        </w:r>
      </w:ins>
      <w:ins w:id="288" w:author="Claus Wendt" w:date="2020-09-04T10:50:00Z">
        <w:r w:rsidR="00576E43">
          <w:rPr>
            <w:lang w:val="en-US"/>
          </w:rPr>
          <w:t xml:space="preserve"> </w:t>
        </w:r>
      </w:ins>
      <w:ins w:id="289" w:author="Claus Wendt" w:date="2020-09-04T10:51:00Z">
        <w:r w:rsidR="00576E43">
          <w:rPr>
            <w:lang w:val="en-US"/>
          </w:rPr>
          <w:t xml:space="preserve">with the latter two, however, only having weak ties to the other countries. </w:t>
        </w:r>
      </w:ins>
      <w:r w:rsidR="00C609BE">
        <w:rPr>
          <w:lang w:val="en-US"/>
        </w:rPr>
        <w:t>This type can be depicted as oriented towards private provision and financing</w:t>
      </w:r>
      <w:r w:rsidR="00C609BE" w:rsidRPr="00313058">
        <w:rPr>
          <w:lang w:val="en-US"/>
        </w:rPr>
        <w:t xml:space="preserve"> </w:t>
      </w:r>
      <w:r w:rsidR="00C609BE">
        <w:rPr>
          <w:lang w:val="en-US"/>
        </w:rPr>
        <w:t xml:space="preserve">as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ins w:id="290" w:author="Claus Wendt" w:date="2020-09-04T13:48:00Z">
        <w:r w:rsidR="005E5DBA">
          <w:rPr>
            <w:lang w:val="en-US"/>
          </w:rPr>
          <w:t xml:space="preserve">are </w:t>
        </w:r>
      </w:ins>
      <w:r w:rsidR="00C609BE">
        <w:rPr>
          <w:lang w:val="en-US"/>
        </w:rPr>
        <w:t xml:space="preserve">available in almost all countries and often unbound. </w:t>
      </w:r>
      <w:ins w:id="291" w:author="Claus Wendt" w:date="2020-09-04T10:52:00Z">
        <w:r w:rsidR="00576E43">
          <w:rPr>
            <w:lang w:val="en-US"/>
          </w:rPr>
          <w:t xml:space="preserve">On the other hand, </w:t>
        </w:r>
      </w:ins>
      <w:del w:id="292" w:author="Claus Wendt" w:date="2020-09-04T10:52:00Z">
        <w:r w:rsidR="00C609BE" w:rsidDel="00576E43">
          <w:rPr>
            <w:lang w:val="en-US"/>
          </w:rPr>
          <w:delText>H</w:delText>
        </w:r>
      </w:del>
      <w:ins w:id="293" w:author="Claus Wendt" w:date="2020-09-04T10:52:00Z">
        <w:r w:rsidR="00576E43">
          <w:rPr>
            <w:lang w:val="en-US"/>
          </w:rPr>
          <w:t>h</w:t>
        </w:r>
      </w:ins>
      <w:r w:rsidR="00C609BE">
        <w:rPr>
          <w:lang w:val="en-US"/>
        </w:rPr>
        <w:t>owever</w:t>
      </w:r>
      <w:r w:rsidR="00473DA0">
        <w:rPr>
          <w:lang w:val="en-US"/>
        </w:rPr>
        <w:t>,</w:t>
      </w:r>
      <w:r w:rsidR="00C609BE">
        <w:rPr>
          <w:lang w:val="en-US"/>
        </w:rPr>
        <w:t xml:space="preserve"> supply is high. </w:t>
      </w:r>
      <w:ins w:id="294" w:author="Claus Wendt" w:date="2020-09-04T10:52:00Z">
        <w:r w:rsidR="00576E43">
          <w:rPr>
            <w:lang w:val="en-US"/>
          </w:rPr>
          <w:t xml:space="preserve">In contrast to the private supply type, </w:t>
        </w:r>
      </w:ins>
      <w:del w:id="295" w:author="Claus Wendt" w:date="2020-09-04T10:52:00Z">
        <w:r w:rsidR="00473DA0" w:rsidDel="00576E43">
          <w:rPr>
            <w:lang w:val="en-US"/>
          </w:rPr>
          <w:delText>A</w:delText>
        </w:r>
      </w:del>
      <w:ins w:id="296" w:author="Claus Wendt" w:date="2020-09-04T10:53:00Z">
        <w:r w:rsidR="00576E43">
          <w:rPr>
            <w:lang w:val="en-US"/>
          </w:rPr>
          <w:t>a</w:t>
        </w:r>
      </w:ins>
      <w:r w:rsidR="00473DA0">
        <w:rPr>
          <w:lang w:val="en-US"/>
        </w:rPr>
        <w:t>ccess is restricted by a high level of means-testing</w:t>
      </w:r>
      <w:ins w:id="297" w:author="Claus Wendt" w:date="2020-09-04T10:54:00Z">
        <w:r w:rsidR="00576E43">
          <w:rPr>
            <w:lang w:val="en-US"/>
          </w:rPr>
          <w:t>. Like in the private supply countries</w:t>
        </w:r>
      </w:ins>
      <w:r w:rsidR="00473DA0">
        <w:rPr>
          <w:lang w:val="en-US"/>
        </w:rPr>
        <w:t xml:space="preserve">, </w:t>
      </w:r>
      <w:del w:id="298" w:author="Claus Wendt" w:date="2020-09-04T10:54:00Z">
        <w:r w:rsidR="00473DA0" w:rsidDel="00576E43">
          <w:rPr>
            <w:lang w:val="en-US"/>
          </w:rPr>
          <w:delText xml:space="preserve">yet </w:delText>
        </w:r>
      </w:del>
      <w:r w:rsidR="00473DA0">
        <w:rPr>
          <w:lang w:val="en-US"/>
        </w:rPr>
        <w:t xml:space="preserve">choice restrictions </w:t>
      </w:r>
      <w:del w:id="299" w:author="Claus Wendt" w:date="2020-09-04T10:54:00Z">
        <w:r w:rsidR="00473DA0" w:rsidDel="00576E43">
          <w:rPr>
            <w:lang w:val="en-US"/>
          </w:rPr>
          <w:delText xml:space="preserve">are </w:delText>
        </w:r>
      </w:del>
      <w:r w:rsidR="00473DA0">
        <w:rPr>
          <w:lang w:val="en-US"/>
        </w:rPr>
        <w:t>rarely appl</w:t>
      </w:r>
      <w:ins w:id="300" w:author="Claus Wendt" w:date="2020-09-04T10:54:00Z">
        <w:r w:rsidR="00576E43">
          <w:rPr>
            <w:lang w:val="en-US"/>
          </w:rPr>
          <w:t>y</w:t>
        </w:r>
      </w:ins>
      <w:del w:id="301" w:author="Claus Wendt" w:date="2020-09-04T10:54:00Z">
        <w:r w:rsidR="00473DA0" w:rsidDel="00576E43">
          <w:rPr>
            <w:lang w:val="en-US"/>
          </w:rPr>
          <w:delText>ied</w:delText>
        </w:r>
      </w:del>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253E748A" w:rsidR="005923D6" w:rsidRDefault="006505A8" w:rsidP="00BE78A9">
      <w:pPr>
        <w:pStyle w:val="02FlietextErsterAbsatz"/>
        <w:rPr>
          <w:lang w:val="en-US"/>
        </w:rPr>
      </w:pPr>
      <w:ins w:id="302" w:author="Claus Wendt" w:date="2020-09-04T10:59:00Z">
        <w:r>
          <w:rPr>
            <w:lang w:val="en-US"/>
          </w:rPr>
          <w:t xml:space="preserve">A sixth LTC type </w:t>
        </w:r>
      </w:ins>
      <w:ins w:id="303" w:author="Claus Wendt" w:date="2020-09-04T11:00:00Z">
        <w:r w:rsidR="00BE78A9">
          <w:rPr>
            <w:lang w:val="en-US"/>
          </w:rPr>
          <w:t xml:space="preserve">is </w:t>
        </w:r>
      </w:ins>
      <w:ins w:id="304" w:author="Claus Wendt" w:date="2020-09-04T12:04:00Z">
        <w:r w:rsidR="002D5CCF">
          <w:rPr>
            <w:lang w:val="en-US"/>
          </w:rPr>
          <w:t>labeled</w:t>
        </w:r>
      </w:ins>
      <w:ins w:id="305" w:author="Claus Wendt" w:date="2020-09-04T11:00:00Z">
        <w:r w:rsidR="00BE78A9">
          <w:rPr>
            <w:lang w:val="en-US"/>
          </w:rPr>
          <w:t xml:space="preserve"> as evolving private need-based system that shares important characteristics of the </w:t>
        </w:r>
      </w:ins>
      <w:ins w:id="306" w:author="Claus Wendt" w:date="2020-09-04T11:01:00Z">
        <w:r w:rsidR="00BE78A9">
          <w:rPr>
            <w:lang w:val="en-US"/>
          </w:rPr>
          <w:t xml:space="preserve">private need-based supply type. </w:t>
        </w:r>
      </w:ins>
      <w:ins w:id="307" w:author="Claus Wendt" w:date="2020-09-04T11:02:00Z">
        <w:r w:rsidR="00BE78A9" w:rsidRPr="00184E5A">
          <w:rPr>
            <w:rFonts w:eastAsiaTheme="minorHAnsi"/>
            <w:iCs/>
            <w:color w:val="auto"/>
            <w:szCs w:val="18"/>
            <w:lang w:val="en-US"/>
          </w:rPr>
          <w:t xml:space="preserve">France, Israel, </w:t>
        </w:r>
        <w:r w:rsidR="00BE78A9" w:rsidRPr="00184E5A">
          <w:rPr>
            <w:rFonts w:eastAsiaTheme="minorHAnsi"/>
            <w:iCs/>
            <w:color w:val="auto"/>
            <w:szCs w:val="18"/>
            <w:lang w:val="en-US"/>
          </w:rPr>
          <w:lastRenderedPageBreak/>
          <w:t>Spain, the United Kingdom, and the United States</w:t>
        </w:r>
        <w:r w:rsidR="00BE78A9">
          <w:rPr>
            <w:rFonts w:eastAsiaTheme="minorHAnsi"/>
            <w:iCs/>
            <w:color w:val="auto"/>
            <w:szCs w:val="18"/>
            <w:lang w:val="en-US"/>
          </w:rPr>
          <w:t xml:space="preserve"> belong to this type, and Estonia and New Zealand have weak ties </w:t>
        </w:r>
      </w:ins>
      <w:ins w:id="308" w:author="Claus Wendt" w:date="2020-09-04T11:03:00Z">
        <w:r w:rsidR="00BE78A9">
          <w:rPr>
            <w:rFonts w:eastAsiaTheme="minorHAnsi"/>
            <w:iCs/>
            <w:color w:val="auto"/>
            <w:szCs w:val="18"/>
            <w:lang w:val="en-US"/>
          </w:rPr>
          <w:t xml:space="preserve">as well. </w:t>
        </w:r>
      </w:ins>
      <w:del w:id="309" w:author="Claus Wendt" w:date="2020-09-04T11:03:00Z">
        <w:r w:rsidR="00C609BE" w:rsidDel="00BE78A9">
          <w:rPr>
            <w:lang w:val="en-US"/>
          </w:rPr>
          <w:delText xml:space="preserve">This type shares a lot of similarities to the prior system type. </w:delText>
        </w:r>
      </w:del>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ins w:id="310" w:author="Claus Wendt" w:date="2020-09-04T12:05:00Z">
        <w:r w:rsidR="002D5CCF" w:rsidRPr="002D5CCF">
          <w:rPr>
            <w:color w:val="FF0000"/>
            <w:lang w:val="en-US"/>
            <w:rPrChange w:id="311" w:author="Claus Wendt" w:date="2020-09-04T12:05:00Z">
              <w:rPr>
                <w:lang w:val="en-US"/>
              </w:rPr>
            </w:rPrChange>
          </w:rPr>
          <w:t xml:space="preserve">by </w:t>
        </w:r>
      </w:ins>
      <w:r w:rsidR="00795C58">
        <w:rPr>
          <w:lang w:val="en-US"/>
        </w:rPr>
        <w:t xml:space="preserve">both </w:t>
      </w:r>
      <w:del w:id="312" w:author="Claus Wendt" w:date="2020-09-04T12:05:00Z">
        <w:r w:rsidR="00795C58" w:rsidDel="002D5CCF">
          <w:rPr>
            <w:lang w:val="en-US"/>
          </w:rPr>
          <w:delText xml:space="preserve">by </w:delText>
        </w:r>
      </w:del>
      <w:r w:rsidR="003C0CC8">
        <w:rPr>
          <w:lang w:val="en-US"/>
        </w:rPr>
        <w:t>means</w:t>
      </w:r>
      <w:r w:rsidR="00795C58">
        <w:rPr>
          <w:lang w:val="en-US"/>
        </w:rPr>
        <w:t xml:space="preserve">-testing </w:t>
      </w:r>
      <w:del w:id="313" w:author="Claus Wendt" w:date="2020-09-04T12:05:00Z">
        <w:r w:rsidR="00795C58" w:rsidDel="002D5CCF">
          <w:rPr>
            <w:lang w:val="en-US"/>
          </w:rPr>
          <w:delText>as well as</w:delText>
        </w:r>
      </w:del>
      <w:ins w:id="314" w:author="Claus Wendt" w:date="2020-09-04T12:05:00Z">
        <w:r w:rsidR="002D5CCF">
          <w:rPr>
            <w:lang w:val="en-US"/>
          </w:rPr>
          <w:t>and</w:t>
        </w:r>
      </w:ins>
      <w:r w:rsidR="00795C58">
        <w:rPr>
          <w:lang w:val="en-US"/>
        </w:rPr>
        <w:t xml:space="preserve"> high choice restrictions. The main difference to the prior system type is </w:t>
      </w:r>
      <w:del w:id="315" w:author="Claus Wendt" w:date="2020-09-04T12:05:00Z">
        <w:r w:rsidR="00795C58" w:rsidDel="002D5CCF">
          <w:rPr>
            <w:lang w:val="en-US"/>
          </w:rPr>
          <w:delText xml:space="preserve">the </w:delText>
        </w:r>
      </w:del>
      <w:r w:rsidR="00795C58">
        <w:rPr>
          <w:lang w:val="en-US"/>
        </w:rPr>
        <w:t>low supply</w:t>
      </w:r>
      <w:r w:rsidR="003C0CC8">
        <w:rPr>
          <w:lang w:val="en-US"/>
        </w:rPr>
        <w:t xml:space="preserve">, especially </w:t>
      </w:r>
      <w:del w:id="316" w:author="Claus Wendt" w:date="2020-09-04T12:05:00Z">
        <w:r w:rsidR="003C0CC8" w:rsidDel="002D5CCF">
          <w:rPr>
            <w:lang w:val="en-US"/>
          </w:rPr>
          <w:delText xml:space="preserve">the </w:delText>
        </w:r>
      </w:del>
      <w:r w:rsidR="003C0CC8">
        <w:rPr>
          <w:lang w:val="en-US"/>
        </w:rPr>
        <w:t xml:space="preserve">low expenditure, but also the provision of beds in residential care and the number of recipients of residential care is </w:t>
      </w:r>
      <w:del w:id="317" w:author="Claus Wendt" w:date="2020-09-04T12:06:00Z">
        <w:r w:rsidR="003C0CC8" w:rsidDel="002D5CCF">
          <w:rPr>
            <w:lang w:val="en-US"/>
          </w:rPr>
          <w:delText>medium to low</w:delText>
        </w:r>
      </w:del>
      <w:ins w:id="318" w:author="Claus Wendt" w:date="2020-09-04T12:06:00Z">
        <w:r w:rsidR="002D5CCF">
          <w:rPr>
            <w:lang w:val="en-US"/>
          </w:rPr>
          <w:t>at a lower level</w:t>
        </w:r>
      </w:ins>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2EB55CD5"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del w:id="319" w:author="Claus Wendt" w:date="2020-09-04T12:07:00Z">
        <w:r w:rsidRPr="006A56FF" w:rsidDel="002D5CCF">
          <w:rPr>
            <w:sz w:val="22"/>
            <w:szCs w:val="22"/>
            <w:lang w:val="en-US"/>
          </w:rPr>
          <w:delText xml:space="preserve">in </w:delText>
        </w:r>
      </w:del>
      <w:ins w:id="320" w:author="Claus Wendt" w:date="2020-09-04T12:08:00Z">
        <w:r w:rsidR="002D5CCF">
          <w:rPr>
            <w:sz w:val="22"/>
            <w:szCs w:val="22"/>
            <w:lang w:val="en-US"/>
          </w:rPr>
          <w:t>of</w:t>
        </w:r>
      </w:ins>
      <w:ins w:id="321" w:author="Claus Wendt" w:date="2020-09-04T12:07:00Z">
        <w:r w:rsidR="002D5CCF">
          <w:rPr>
            <w:sz w:val="22"/>
            <w:szCs w:val="22"/>
            <w:lang w:val="en-US"/>
          </w:rPr>
          <w:t xml:space="preserve"> six </w:t>
        </w:r>
      </w:ins>
      <w:r w:rsidRPr="006A56FF">
        <w:rPr>
          <w:sz w:val="22"/>
          <w:szCs w:val="22"/>
          <w:lang w:val="en-US"/>
        </w:rPr>
        <w:t xml:space="preserve">LTC </w:t>
      </w:r>
      <w:del w:id="322" w:author="Claus Wendt" w:date="2020-09-04T12:07:00Z">
        <w:r w:rsidRPr="006A56FF" w:rsidDel="002D5CCF">
          <w:rPr>
            <w:sz w:val="22"/>
            <w:szCs w:val="22"/>
            <w:lang w:val="en-US"/>
          </w:rPr>
          <w:delText xml:space="preserve">typology over </w:delText>
        </w:r>
        <w:r w:rsidDel="002D5CCF">
          <w:rPr>
            <w:sz w:val="22"/>
            <w:szCs w:val="22"/>
            <w:lang w:val="en-US"/>
          </w:rPr>
          <w:delText xml:space="preserve">(N=4) </w:delText>
        </w:r>
        <w:r w:rsidRPr="006A56FF" w:rsidDel="002D5CCF">
          <w:rPr>
            <w:sz w:val="22"/>
            <w:szCs w:val="22"/>
            <w:lang w:val="en-US"/>
          </w:rPr>
          <w:delText>clusters</w:delText>
        </w:r>
        <w:r w:rsidDel="002D5CCF">
          <w:rPr>
            <w:sz w:val="22"/>
            <w:szCs w:val="22"/>
            <w:lang w:val="en-US"/>
          </w:rPr>
          <w:delText xml:space="preserve"> with (N=4) </w:delText>
        </w:r>
        <w:commentRangeStart w:id="323"/>
        <w:r w:rsidDel="002D5CCF">
          <w:rPr>
            <w:sz w:val="22"/>
            <w:szCs w:val="22"/>
            <w:lang w:val="en-US"/>
          </w:rPr>
          <w:delText>subclusters</w:delText>
        </w:r>
        <w:commentRangeEnd w:id="323"/>
        <w:r w:rsidDel="002D5CCF">
          <w:rPr>
            <w:rStyle w:val="Kommentarzeichen"/>
            <w:color w:val="000000"/>
          </w:rPr>
          <w:commentReference w:id="323"/>
        </w:r>
      </w:del>
      <w:ins w:id="324" w:author="Claus Wendt" w:date="2020-09-04T12:07:00Z">
        <w:r w:rsidR="002D5CCF">
          <w:rPr>
            <w:sz w:val="22"/>
            <w:szCs w:val="22"/>
            <w:lang w:val="en-US"/>
          </w:rPr>
          <w:t>types</w:t>
        </w:r>
      </w:ins>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D36019"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77777777"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5F8F418A"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ins w:id="325" w:author="Claus Wendt" w:date="2020-09-04T13:50:00Z">
              <w:r w:rsidR="005E5DBA">
                <w:rPr>
                  <w:b w:val="0"/>
                  <w:bCs w:val="0"/>
                  <w:caps w:val="0"/>
                  <w:sz w:val="16"/>
                  <w:szCs w:val="16"/>
                  <w:lang w:val="en-US"/>
                </w:rPr>
                <w:t>osition</w:t>
              </w:r>
            </w:ins>
            <w:del w:id="326" w:author="Claus Wendt" w:date="2020-09-04T13:50:00Z">
              <w:r w:rsidDel="005E5DBA">
                <w:rPr>
                  <w:b w:val="0"/>
                  <w:bCs w:val="0"/>
                  <w:caps w:val="0"/>
                  <w:sz w:val="16"/>
                  <w:szCs w:val="16"/>
                  <w:lang w:val="en-US"/>
                </w:rPr>
                <w:delText>.</w:delText>
              </w:r>
            </w:del>
          </w:p>
        </w:tc>
        <w:tc>
          <w:tcPr>
            <w:tcW w:w="1134" w:type="dxa"/>
            <w:tcBorders>
              <w:top w:val="single" w:sz="12" w:space="0" w:color="auto"/>
              <w:bottom w:val="single" w:sz="4" w:space="0" w:color="auto"/>
            </w:tcBorders>
            <w:shd w:val="clear" w:color="auto" w:fill="FFFFFF" w:themeFill="background1"/>
            <w:vAlign w:val="center"/>
          </w:tcPr>
          <w:p w14:paraId="7FE3B21C" w14:textId="77777777" w:rsidR="005923D6" w:rsidDel="00BE78A9"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327" w:author="Claus Wendt" w:date="2020-09-04T11:04:00Z"/>
                <w:sz w:val="16"/>
                <w:szCs w:val="16"/>
                <w:highlight w:val="green"/>
                <w:lang w:val="en-US"/>
              </w:rPr>
            </w:pPr>
            <w:r w:rsidRPr="003105E8">
              <w:rPr>
                <w:sz w:val="16"/>
                <w:szCs w:val="16"/>
                <w:highlight w:val="green"/>
                <w:lang w:val="en-US"/>
              </w:rPr>
              <w:t>CZ, LV, PL</w:t>
            </w:r>
          </w:p>
          <w:p w14:paraId="5D34D062" w14:textId="149423F8" w:rsidR="005923D6" w:rsidRPr="00D67B4C"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del w:id="328" w:author="Claus Wendt" w:date="2020-09-04T11:04:00Z">
              <w:r w:rsidDel="00BE78A9">
                <w:rPr>
                  <w:sz w:val="16"/>
                  <w:szCs w:val="16"/>
                  <w:lang w:val="en-US"/>
                </w:rPr>
                <w:delText>(Cluster 1)</w:delText>
              </w:r>
            </w:del>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DE, FI</w:t>
            </w:r>
          </w:p>
          <w:p w14:paraId="6AA9259C" w14:textId="12349BEA"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del w:id="329" w:author="Claus Wendt" w:date="2020-09-04T11:04:00Z">
              <w:r w:rsidDel="00BE78A9">
                <w:rPr>
                  <w:sz w:val="16"/>
                  <w:szCs w:val="16"/>
                  <w:lang w:val="en-US"/>
                </w:rPr>
                <w:delText>(Cluster 2)</w:delText>
              </w:r>
            </w:del>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DK, IE, NO, SE</w:t>
            </w:r>
          </w:p>
          <w:p w14:paraId="17EC8E3D" w14:textId="074E2A0A"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del w:id="330" w:author="Claus Wendt" w:date="2020-09-04T11:04:00Z">
              <w:r w:rsidDel="00BE78A9">
                <w:rPr>
                  <w:sz w:val="16"/>
                  <w:szCs w:val="16"/>
                  <w:lang w:val="en-US"/>
                </w:rPr>
                <w:delText>(Cluster 3)</w:delText>
              </w:r>
            </w:del>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3105E8">
              <w:rPr>
                <w:sz w:val="16"/>
                <w:szCs w:val="16"/>
                <w:highlight w:val="green"/>
                <w:lang w:val="en-US"/>
              </w:rPr>
              <w:t>JP, KR</w:t>
            </w:r>
          </w:p>
          <w:p w14:paraId="1258B7D1" w14:textId="5CAF86CA"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del w:id="331" w:author="Claus Wendt" w:date="2020-09-04T11:04:00Z">
              <w:r w:rsidDel="00BE78A9">
                <w:rPr>
                  <w:sz w:val="16"/>
                  <w:szCs w:val="16"/>
                  <w:lang w:val="en-US"/>
                </w:rPr>
                <w:delText>(Cluster  4)</w:delText>
              </w:r>
            </w:del>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332" w:author="Claus Wendt" w:date="2020-09-04T11:04:00Z"/>
                <w:sz w:val="16"/>
                <w:szCs w:val="16"/>
                <w:highlight w:val="green"/>
                <w:lang w:val="en-US"/>
              </w:rPr>
            </w:pPr>
            <w:r w:rsidRPr="003105E8">
              <w:rPr>
                <w:sz w:val="16"/>
                <w:szCs w:val="16"/>
                <w:highlight w:val="green"/>
                <w:lang w:val="en-US"/>
              </w:rPr>
              <w:t>AU, BE, CH, LU, NL, SK, SI</w:t>
            </w:r>
          </w:p>
          <w:p w14:paraId="70908DBC" w14:textId="1B906BB9" w:rsidR="00BE78A9" w:rsidRPr="003105E8"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3105E8"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FC18FA"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1134" w:type="dxa"/>
            <w:shd w:val="clear" w:color="auto" w:fill="FFFFFF" w:themeFill="background1"/>
            <w:vAlign w:val="center"/>
          </w:tcPr>
          <w:p w14:paraId="7D89E214"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DB31340"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1134" w:type="dxa"/>
            <w:shd w:val="clear" w:color="auto" w:fill="FFFFFF" w:themeFill="background1"/>
            <w:vAlign w:val="center"/>
          </w:tcPr>
          <w:p w14:paraId="49F64D00"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08F4CF2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64.28</w:t>
            </w:r>
          </w:p>
        </w:tc>
        <w:tc>
          <w:tcPr>
            <w:tcW w:w="1134" w:type="dxa"/>
            <w:shd w:val="clear" w:color="auto" w:fill="FFFFFF" w:themeFill="background1"/>
            <w:vAlign w:val="center"/>
          </w:tcPr>
          <w:p w14:paraId="32BC7A1E"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1134" w:type="dxa"/>
            <w:shd w:val="clear" w:color="auto" w:fill="FFFFFF" w:themeFill="background1"/>
            <w:vAlign w:val="center"/>
          </w:tcPr>
          <w:p w14:paraId="7C683BA1"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45C4932D"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1134" w:type="dxa"/>
            <w:shd w:val="clear" w:color="auto" w:fill="FFFFFF" w:themeFill="background1"/>
            <w:vAlign w:val="center"/>
          </w:tcPr>
          <w:p w14:paraId="214EF500"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6D19B7B2"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5.51</w:t>
            </w:r>
          </w:p>
        </w:tc>
        <w:tc>
          <w:tcPr>
            <w:tcW w:w="1134" w:type="dxa"/>
            <w:shd w:val="clear" w:color="auto" w:fill="FFFFFF" w:themeFill="background1"/>
            <w:vAlign w:val="center"/>
          </w:tcPr>
          <w:p w14:paraId="0EA9186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Private expenditure</w:t>
            </w:r>
          </w:p>
        </w:tc>
        <w:tc>
          <w:tcPr>
            <w:tcW w:w="1134" w:type="dxa"/>
            <w:shd w:val="clear" w:color="auto" w:fill="FFFFFF" w:themeFill="background1"/>
            <w:vAlign w:val="center"/>
          </w:tcPr>
          <w:p w14:paraId="5178530E"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1134" w:type="dxa"/>
            <w:shd w:val="clear" w:color="auto" w:fill="FFFFFF" w:themeFill="background1"/>
            <w:vAlign w:val="center"/>
          </w:tcPr>
          <w:p w14:paraId="10172F22"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6477E62B"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1134" w:type="dxa"/>
            <w:shd w:val="clear" w:color="auto" w:fill="FFFFFF" w:themeFill="background1"/>
            <w:vAlign w:val="center"/>
          </w:tcPr>
          <w:p w14:paraId="66C5F003"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52958E9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11.81</w:t>
            </w:r>
          </w:p>
        </w:tc>
        <w:tc>
          <w:tcPr>
            <w:tcW w:w="1134" w:type="dxa"/>
            <w:shd w:val="clear" w:color="auto" w:fill="FFFFFF" w:themeFill="background1"/>
            <w:vAlign w:val="center"/>
          </w:tcPr>
          <w:p w14:paraId="4E8CE99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1134" w:type="dxa"/>
            <w:shd w:val="clear" w:color="auto" w:fill="FFFFFF" w:themeFill="background1"/>
            <w:vAlign w:val="center"/>
          </w:tcPr>
          <w:p w14:paraId="2F891343"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38B4BFF1"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1134" w:type="dxa"/>
            <w:shd w:val="clear" w:color="auto" w:fill="FFFFFF" w:themeFill="background1"/>
            <w:vAlign w:val="center"/>
          </w:tcPr>
          <w:p w14:paraId="093448C9"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5D8FE64"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57</w:t>
            </w:r>
          </w:p>
        </w:tc>
        <w:tc>
          <w:tcPr>
            <w:tcW w:w="1134" w:type="dxa"/>
            <w:shd w:val="clear" w:color="auto" w:fill="FFFFFF" w:themeFill="background1"/>
            <w:vAlign w:val="center"/>
          </w:tcPr>
          <w:p w14:paraId="60A42515"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hoice restrictions</w:t>
            </w:r>
          </w:p>
        </w:tc>
        <w:tc>
          <w:tcPr>
            <w:tcW w:w="1134" w:type="dxa"/>
            <w:shd w:val="clear" w:color="auto" w:fill="FFFFFF" w:themeFill="background1"/>
            <w:vAlign w:val="center"/>
          </w:tcPr>
          <w:p w14:paraId="334DA892"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4548B7CA"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11BF968E"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1134" w:type="dxa"/>
            <w:shd w:val="clear" w:color="auto" w:fill="FFFFFF" w:themeFill="background1"/>
            <w:vAlign w:val="center"/>
          </w:tcPr>
          <w:p w14:paraId="7DFF74B6"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4C2D73F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0.57</w:t>
            </w:r>
          </w:p>
        </w:tc>
        <w:tc>
          <w:tcPr>
            <w:tcW w:w="1134" w:type="dxa"/>
            <w:shd w:val="clear" w:color="auto" w:fill="FFFFFF" w:themeFill="background1"/>
            <w:vAlign w:val="center"/>
          </w:tcPr>
          <w:p w14:paraId="06C76CC8"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BF51D9"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CB3DE2E"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B5F5737"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53A19DEA"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w:t>
            </w:r>
          </w:p>
        </w:tc>
        <w:tc>
          <w:tcPr>
            <w:tcW w:w="1134" w:type="dxa"/>
            <w:shd w:val="clear" w:color="auto" w:fill="FFFFFF" w:themeFill="background1"/>
            <w:vAlign w:val="center"/>
          </w:tcPr>
          <w:p w14:paraId="7A33F80A"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1134" w:type="dxa"/>
            <w:shd w:val="clear" w:color="auto" w:fill="FFFFFF" w:themeFill="background1"/>
            <w:vAlign w:val="center"/>
          </w:tcPr>
          <w:p w14:paraId="5B36A274"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5A0313CE"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1134" w:type="dxa"/>
            <w:shd w:val="clear" w:color="auto" w:fill="FFFFFF" w:themeFill="background1"/>
            <w:vAlign w:val="center"/>
          </w:tcPr>
          <w:p w14:paraId="431BB39B"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18C61F1F"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19.90</w:t>
            </w:r>
          </w:p>
        </w:tc>
        <w:tc>
          <w:tcPr>
            <w:tcW w:w="1134" w:type="dxa"/>
            <w:shd w:val="clear" w:color="auto" w:fill="FFFFFF" w:themeFill="background1"/>
            <w:vAlign w:val="center"/>
          </w:tcPr>
          <w:p w14:paraId="03A4ABA0"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12824EFE" w:rsidR="005923D6" w:rsidRPr="00C956BD" w:rsidRDefault="005923D6" w:rsidP="00C956BD">
      <w:pPr>
        <w:pStyle w:val="Beschriftung"/>
        <w:keepNext/>
        <w:spacing w:before="240" w:after="240"/>
        <w:jc w:val="left"/>
        <w:rPr>
          <w:sz w:val="22"/>
          <w:szCs w:val="22"/>
          <w:lang w:val="en-US"/>
        </w:rPr>
      </w:pPr>
      <w:r w:rsidRPr="00A77345">
        <w:rPr>
          <w:sz w:val="22"/>
          <w:szCs w:val="22"/>
          <w:lang w:val="en-US"/>
        </w:rPr>
        <w:lastRenderedPageBreak/>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del w:id="333" w:author="Claus Wendt" w:date="2020-09-04T12:08:00Z">
        <w:r w:rsidDel="002D5CCF">
          <w:rPr>
            <w:sz w:val="22"/>
            <w:szCs w:val="22"/>
            <w:lang w:val="en-US"/>
          </w:rPr>
          <w:delText xml:space="preserve">within the </w:delText>
        </w:r>
        <w:r w:rsidR="002F6325" w:rsidDel="002D5CCF">
          <w:rPr>
            <w:sz w:val="22"/>
            <w:szCs w:val="22"/>
            <w:lang w:val="en-US"/>
          </w:rPr>
          <w:delText>4+2</w:delText>
        </w:r>
      </w:del>
      <w:ins w:id="334" w:author="Philipp Alexander Linden" w:date="2020-09-03T15:57:00Z">
        <w:del w:id="335" w:author="Claus Wendt" w:date="2020-09-04T12:08:00Z">
          <w:r w:rsidR="002F6325" w:rsidDel="002D5CCF">
            <w:rPr>
              <w:sz w:val="22"/>
              <w:szCs w:val="22"/>
              <w:lang w:val="en-US"/>
            </w:rPr>
            <w:delText>6</w:delText>
          </w:r>
        </w:del>
      </w:ins>
      <w:del w:id="336" w:author="Claus Wendt" w:date="2020-09-04T12:08:00Z">
        <w:r w:rsidR="002F6325" w:rsidDel="002D5CCF">
          <w:rPr>
            <w:sz w:val="22"/>
            <w:szCs w:val="22"/>
            <w:lang w:val="en-US"/>
          </w:rPr>
          <w:delText xml:space="preserve"> </w:delText>
        </w:r>
        <w:r w:rsidDel="002D5CCF">
          <w:rPr>
            <w:sz w:val="22"/>
            <w:szCs w:val="22"/>
            <w:lang w:val="en-US"/>
          </w:rPr>
          <w:delText xml:space="preserve">cluster </w:delText>
        </w:r>
        <w:commentRangeStart w:id="337"/>
        <w:r w:rsidDel="002D5CCF">
          <w:rPr>
            <w:sz w:val="22"/>
            <w:szCs w:val="22"/>
            <w:lang w:val="en-US"/>
          </w:rPr>
          <w:delText>typology</w:delText>
        </w:r>
        <w:commentRangeEnd w:id="337"/>
        <w:r w:rsidDel="002D5CCF">
          <w:rPr>
            <w:rStyle w:val="Kommentarzeichen"/>
            <w:color w:val="000000"/>
          </w:rPr>
          <w:commentReference w:id="337"/>
        </w:r>
      </w:del>
      <w:ins w:id="338" w:author="Claus Wendt" w:date="2020-09-04T12:08:00Z">
        <w:r w:rsidR="002D5CCF">
          <w:rPr>
            <w:sz w:val="22"/>
            <w:szCs w:val="22"/>
            <w:lang w:val="en-US"/>
          </w:rPr>
          <w:t>of 6 LTC types</w:t>
        </w:r>
      </w:ins>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D36019"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37136AB"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ins w:id="339" w:author="Claus Wendt" w:date="2020-09-04T13:50:00Z">
              <w:r w:rsidR="005E5DBA">
                <w:rPr>
                  <w:b w:val="0"/>
                  <w:bCs w:val="0"/>
                  <w:caps w:val="0"/>
                  <w:sz w:val="16"/>
                  <w:szCs w:val="16"/>
                  <w:lang w:val="en-US"/>
                </w:rPr>
                <w:t>osition</w:t>
              </w:r>
            </w:ins>
            <w:del w:id="340" w:author="Claus Wendt" w:date="2020-09-04T13:50:00Z">
              <w:r w:rsidRPr="007C5A34" w:rsidDel="005E5DBA">
                <w:rPr>
                  <w:b w:val="0"/>
                  <w:bCs w:val="0"/>
                  <w:caps w:val="0"/>
                  <w:sz w:val="16"/>
                  <w:szCs w:val="16"/>
                  <w:lang w:val="en-US"/>
                </w:rPr>
                <w:delText>.</w:delText>
              </w:r>
            </w:del>
          </w:p>
        </w:tc>
        <w:tc>
          <w:tcPr>
            <w:tcW w:w="1247" w:type="dxa"/>
            <w:tcBorders>
              <w:top w:val="single" w:sz="12" w:space="0" w:color="auto"/>
            </w:tcBorders>
            <w:shd w:val="clear" w:color="auto" w:fill="FFFFFF" w:themeFill="background1"/>
            <w:vAlign w:val="center"/>
          </w:tcPr>
          <w:p w14:paraId="24BE9980"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98466C3"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776718E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49329255"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7D27F9A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 xml:space="preserve">Medium </w:t>
            </w:r>
          </w:p>
          <w:p w14:paraId="01A1542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526704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2E3048E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D68D395"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989A791"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7A131D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0E02499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08CD2F06"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6920C02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2877C560"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15DBB25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1A6D327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6A35DE2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2F98D06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Private E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098178A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46FE82FF"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shd w:val="clear" w:color="auto" w:fill="FFFFFF" w:themeFill="background1"/>
            <w:vAlign w:val="center"/>
          </w:tcPr>
          <w:p w14:paraId="2CF452CB"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4190DA3"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402D028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shd w:val="clear" w:color="auto" w:fill="FFFFFF" w:themeFill="background1"/>
            <w:vAlign w:val="center"/>
          </w:tcPr>
          <w:p w14:paraId="19C6C67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79B9944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5F79829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5392BF6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FC4C9C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7B7C9899"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75F71B3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3DC141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4CFB09E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shd w:val="clear" w:color="auto" w:fill="FFFFFF" w:themeFill="background1"/>
            <w:vAlign w:val="center"/>
          </w:tcPr>
          <w:p w14:paraId="55B88796"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336721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7AC2B13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Choice R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2040F087"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76581D3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2D66C830"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B1AAC3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294E48A0"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3B44D8E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B41C0ED"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49327F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1C718088"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95CABA9"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3324C76"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3BAC0B15"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231F1A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6110A06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shd w:val="clear" w:color="auto" w:fill="FFFFFF" w:themeFill="background1"/>
            <w:vAlign w:val="center"/>
          </w:tcPr>
          <w:p w14:paraId="55E5AE1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67545DB4"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A9BA8D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commentRangeStart w:id="341"/>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commentRangeEnd w:id="341"/>
            <w:r w:rsidR="00304112">
              <w:rPr>
                <w:rStyle w:val="Kommentarzeichen"/>
                <w:b w:val="0"/>
                <w:bCs w:val="0"/>
                <w:caps w:val="0"/>
              </w:rPr>
              <w:commentReference w:id="341"/>
            </w:r>
          </w:p>
        </w:tc>
        <w:tc>
          <w:tcPr>
            <w:tcW w:w="1247" w:type="dxa"/>
            <w:tcBorders>
              <w:bottom w:val="single" w:sz="12" w:space="0" w:color="auto"/>
            </w:tcBorders>
            <w:shd w:val="clear" w:color="auto" w:fill="FFFFFF" w:themeFill="background1"/>
            <w:vAlign w:val="center"/>
          </w:tcPr>
          <w:p w14:paraId="445CD3F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83D33D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1EFA183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7584ACB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7DE30C0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0A2D8D9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109EA87D"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7B8666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683E5483"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5555E02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5A846D3D"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614194E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BF937C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r>
    </w:tbl>
    <w:p w14:paraId="762318F9" w14:textId="57AAA380"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w:t>
      </w:r>
      <w:r w:rsidR="00C956BD">
        <w:rPr>
          <w:lang w:val="en-US"/>
        </w:rPr>
        <w:t>85</w:t>
      </w:r>
      <w:r w:rsidR="00A85F93">
        <w:rPr>
          <w:lang w:val="en-US"/>
        </w:rPr>
        <w:t xml:space="preserve"> </w:t>
      </w:r>
      <w:r w:rsidR="0081256C" w:rsidRPr="006A56FF">
        <w:rPr>
          <w:lang w:val="en-US"/>
        </w:rPr>
        <w:t>words</w:t>
      </w:r>
    </w:p>
    <w:p w14:paraId="2EC44C68" w14:textId="29940A2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ins w:id="342" w:author="Claus Wendt" w:date="2020-09-04T13:51:00Z">
        <w:r w:rsidR="005E5DBA">
          <w:rPr>
            <w:lang w:val="en-US"/>
          </w:rPr>
          <w:t xml:space="preserve">patterns and </w:t>
        </w:r>
      </w:ins>
      <w:r w:rsidR="00CD4831">
        <w:rPr>
          <w:lang w:val="en-US"/>
        </w:rPr>
        <w:t>countries joining these types. T</w:t>
      </w:r>
      <w:r w:rsidR="00D0320B">
        <w:rPr>
          <w:lang w:val="en-US"/>
        </w:rPr>
        <w:t>he high-</w:t>
      </w:r>
      <w:r w:rsidR="003C0CC8">
        <w:rPr>
          <w:lang w:val="en-US"/>
        </w:rPr>
        <w:t>supply</w:t>
      </w:r>
      <w:r w:rsidR="00D0320B">
        <w:rPr>
          <w:lang w:val="en-US"/>
        </w:rPr>
        <w:t>, public</w:t>
      </w:r>
      <w:r w:rsidR="00CD4831">
        <w:rPr>
          <w:lang w:val="en-US"/>
        </w:rPr>
        <w:t>-</w:t>
      </w:r>
      <w:r w:rsidR="00D0320B">
        <w:rPr>
          <w:lang w:val="en-US"/>
        </w:rPr>
        <w:t>oriented</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ins w:id="343" w:author="Claus Wendt" w:date="2020-09-04T13:51:00Z">
        <w:r w:rsidR="005E5DBA" w:rsidRPr="005E5DBA">
          <w:rPr>
            <w:lang w:val="en-US"/>
            <w:rPrChange w:id="344" w:author="Claus Wendt" w:date="2020-09-04T13:51:00Z">
              <w:rPr/>
            </w:rPrChange>
          </w:rPr>
          <w:t>Ac</w:t>
        </w:r>
        <w:r w:rsidR="005E5DBA">
          <w:rPr>
            <w:lang w:val="en-US"/>
          </w:rPr>
          <w:t xml:space="preserve">cording to our analysis, </w:t>
        </w:r>
      </w:ins>
      <w:ins w:id="345" w:author="Claus Wendt" w:date="2020-09-04T13:52:00Z">
        <w:r w:rsidR="005E5DBA">
          <w:rPr>
            <w:lang w:val="en-US"/>
          </w:rPr>
          <w:t xml:space="preserve">Ireland joins this group. </w:t>
        </w:r>
      </w:ins>
      <w:r w:rsidR="00B70268" w:rsidRPr="00B70268">
        <w:rPr>
          <w:lang w:val="en-US"/>
        </w:rPr>
        <w:lastRenderedPageBreak/>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del w:id="346" w:author="Claus Wendt" w:date="2020-09-04T13:54:00Z">
        <w:r w:rsidR="006A4FA5" w:rsidDel="00B9062F">
          <w:rPr>
            <w:lang w:val="en-US"/>
          </w:rPr>
          <w:delText>However</w:delText>
        </w:r>
        <w:r w:rsidR="00B70268" w:rsidRPr="00B70268" w:rsidDel="00B9062F">
          <w:rPr>
            <w:lang w:val="en-US"/>
          </w:rPr>
          <w:delText>, o</w:delText>
        </w:r>
      </w:del>
      <w:ins w:id="347" w:author="Claus Wendt" w:date="2020-09-04T13:54:00Z">
        <w:r w:rsidR="00B9062F">
          <w:rPr>
            <w:lang w:val="en-US"/>
          </w:rPr>
          <w:t>O</w:t>
        </w:r>
      </w:ins>
      <w:r w:rsidR="00B70268" w:rsidRPr="00B70268">
        <w:rPr>
          <w:lang w:val="en-US"/>
        </w:rPr>
        <w:t>ther Eastern European countries</w:t>
      </w:r>
      <w:r w:rsidR="00355485">
        <w:rPr>
          <w:lang w:val="en-US"/>
        </w:rPr>
        <w:t xml:space="preserve"> </w:t>
      </w:r>
      <w:ins w:id="348" w:author="Claus Wendt" w:date="2020-09-04T12:10:00Z">
        <w:r w:rsidR="002D5CCF">
          <w:rPr>
            <w:lang w:val="en-US"/>
          </w:rPr>
          <w:t xml:space="preserve">such as </w:t>
        </w:r>
        <w:r w:rsidR="002D5CCF" w:rsidRPr="00B70268">
          <w:rPr>
            <w:lang w:val="en-US"/>
          </w:rPr>
          <w:t>Slovenia, Slovakia</w:t>
        </w:r>
        <w:r w:rsidR="002D5CCF">
          <w:rPr>
            <w:lang w:val="en-US"/>
          </w:rPr>
          <w:t xml:space="preserve"> </w:t>
        </w:r>
      </w:ins>
      <w:r w:rsidR="00355485">
        <w:rPr>
          <w:lang w:val="en-US"/>
        </w:rPr>
        <w:t xml:space="preserve">join the high supply, private oriented </w:t>
      </w:r>
      <w:del w:id="349" w:author="Claus Wendt" w:date="2020-09-04T12:10:00Z">
        <w:r w:rsidR="00355485" w:rsidDel="002D5CCF">
          <w:rPr>
            <w:lang w:val="en-US"/>
          </w:rPr>
          <w:delText>system</w:delText>
        </w:r>
        <w:r w:rsidR="00B70268" w:rsidRPr="00B70268" w:rsidDel="002D5CCF">
          <w:rPr>
            <w:lang w:val="en-US"/>
          </w:rPr>
          <w:delText xml:space="preserve"> </w:delText>
        </w:r>
      </w:del>
      <w:ins w:id="350" w:author="Claus Wendt" w:date="2020-09-04T12:10:00Z">
        <w:r w:rsidR="002D5CCF">
          <w:rPr>
            <w:lang w:val="en-US"/>
          </w:rPr>
          <w:t xml:space="preserve">type </w:t>
        </w:r>
      </w:ins>
      <w:del w:id="351" w:author="Claus Wendt" w:date="2020-09-04T12:10:00Z">
        <w:r w:rsidR="00B70268" w:rsidRPr="00B70268" w:rsidDel="002D5CCF">
          <w:rPr>
            <w:lang w:val="en-US"/>
          </w:rPr>
          <w:delText>as Slovenia, Slovakia</w:delText>
        </w:r>
      </w:del>
      <w:r w:rsidR="00B70268" w:rsidRPr="00B70268">
        <w:rPr>
          <w:lang w:val="en-US"/>
        </w:rPr>
        <w:t>, and</w:t>
      </w:r>
      <w:r w:rsidR="00355485">
        <w:rPr>
          <w:lang w:val="en-US"/>
        </w:rPr>
        <w:t xml:space="preserve"> </w:t>
      </w:r>
      <w:ins w:id="352" w:author="Claus Wendt" w:date="2020-09-04T12:10:00Z">
        <w:r w:rsidR="002D5CCF">
          <w:rPr>
            <w:lang w:val="en-US"/>
          </w:rPr>
          <w:t xml:space="preserve">Estonia </w:t>
        </w:r>
      </w:ins>
      <w:r w:rsidR="00355485">
        <w:rPr>
          <w:lang w:val="en-US"/>
        </w:rPr>
        <w:t>the low supply, private oriented system</w:t>
      </w:r>
      <w:del w:id="353" w:author="Claus Wendt" w:date="2020-09-04T12:11:00Z">
        <w:r w:rsidR="00355485" w:rsidDel="002D5CCF">
          <w:rPr>
            <w:lang w:val="en-US"/>
          </w:rPr>
          <w:delText xml:space="preserve"> as</w:delText>
        </w:r>
        <w:r w:rsidR="00B70268" w:rsidRPr="00B70268" w:rsidDel="002D5CCF">
          <w:rPr>
            <w:lang w:val="en-US"/>
          </w:rPr>
          <w:delText xml:space="preserve"> Estonia</w:delText>
        </w:r>
      </w:del>
      <w:ins w:id="354" w:author="Claus Wendt" w:date="2020-09-04T12:11:00Z">
        <w:r w:rsidR="002D5CCF">
          <w:rPr>
            <w:lang w:val="en-US"/>
          </w:rPr>
          <w:t xml:space="preserve"> (all three, however, with weak ties)</w:t>
        </w:r>
      </w:ins>
      <w:r w:rsidR="00B70268" w:rsidRPr="00B70268">
        <w:rPr>
          <w:lang w:val="en-US"/>
        </w:rPr>
        <w:t xml:space="preserve">. As </w:t>
      </w:r>
      <w:ins w:id="355" w:author="Claus Wendt" w:date="2020-09-04T13:54:00Z">
        <w:r w:rsidR="00B9062F">
          <w:rPr>
            <w:lang w:val="en-US"/>
          </w:rPr>
          <w:t xml:space="preserve">from the Southern European countries </w:t>
        </w:r>
      </w:ins>
      <w:r w:rsidR="00B70268" w:rsidRPr="00B70268">
        <w:rPr>
          <w:lang w:val="en-US"/>
        </w:rPr>
        <w:t>we could only incorporate Spain into the typology</w:t>
      </w:r>
      <w:del w:id="356" w:author="Claus Wendt" w:date="2020-09-04T12:12:00Z">
        <w:r w:rsidR="00B70268" w:rsidRPr="00B70268" w:rsidDel="002D5CCF">
          <w:rPr>
            <w:lang w:val="en-US"/>
          </w:rPr>
          <w:delText xml:space="preserve"> as a southern European country</w:delText>
        </w:r>
      </w:del>
      <w:r w:rsidR="00B70268" w:rsidRPr="00B70268">
        <w:rPr>
          <w:lang w:val="en-US"/>
        </w:rPr>
        <w:t xml:space="preserve">, the results cannot </w:t>
      </w:r>
      <w:del w:id="357" w:author="Claus Wendt" w:date="2020-09-04T12:12:00Z">
        <w:r w:rsidR="00B70268" w:rsidRPr="00B70268" w:rsidDel="002D5CCF">
          <w:rPr>
            <w:lang w:val="en-US"/>
          </w:rPr>
          <w:delText xml:space="preserve">show </w:delText>
        </w:r>
      </w:del>
      <w:ins w:id="358" w:author="Claus Wendt" w:date="2020-09-04T12:12:00Z">
        <w:r w:rsidR="002D5CCF">
          <w:rPr>
            <w:lang w:val="en-US"/>
          </w:rPr>
          <w:t>confirm</w:t>
        </w:r>
        <w:r w:rsidR="002D5CCF" w:rsidRPr="00B70268">
          <w:rPr>
            <w:lang w:val="en-US"/>
          </w:rPr>
          <w:t xml:space="preserve"> </w:t>
        </w:r>
      </w:ins>
      <w:r w:rsidR="00B70268" w:rsidRPr="00B70268">
        <w:rPr>
          <w:lang w:val="en-US"/>
        </w:rPr>
        <w:t xml:space="preserve">or negate the existence of </w:t>
      </w:r>
      <w:del w:id="359" w:author="Claus Wendt" w:date="2020-09-04T12:12:00Z">
        <w:r w:rsidR="00B70268" w:rsidRPr="00B70268" w:rsidDel="002D5CCF">
          <w:rPr>
            <w:lang w:val="en-US"/>
          </w:rPr>
          <w:delText xml:space="preserve">such </w:delText>
        </w:r>
      </w:del>
      <w:r w:rsidR="00B70268" w:rsidRPr="00B70268">
        <w:rPr>
          <w:lang w:val="en-US"/>
        </w:rPr>
        <w:t xml:space="preserve">a </w:t>
      </w:r>
      <w:ins w:id="360" w:author="Claus Wendt" w:date="2020-09-04T12:12:00Z">
        <w:r w:rsidR="002D5CCF">
          <w:rPr>
            <w:lang w:val="en-US"/>
          </w:rPr>
          <w:t xml:space="preserve">Southern </w:t>
        </w:r>
      </w:ins>
      <w:ins w:id="361" w:author="Claus Wendt" w:date="2020-09-04T12:13:00Z">
        <w:r w:rsidR="002D5CCF">
          <w:rPr>
            <w:lang w:val="en-US"/>
          </w:rPr>
          <w:t xml:space="preserve">European </w:t>
        </w:r>
      </w:ins>
      <w:r w:rsidR="00B70268" w:rsidRPr="00B70268">
        <w:rPr>
          <w:lang w:val="en-US"/>
        </w:rPr>
        <w:t>cluster of LTC systems. Continental European countries are mainly included in the</w:t>
      </w:r>
      <w:r w:rsidR="006A4FA5">
        <w:rPr>
          <w:lang w:val="en-US"/>
        </w:rPr>
        <w:t xml:space="preserve"> high </w:t>
      </w:r>
      <w:r w:rsidR="00355485">
        <w:rPr>
          <w:lang w:val="en-US"/>
        </w:rPr>
        <w:t xml:space="preserve">supply, </w:t>
      </w:r>
      <w:r w:rsidR="006A4FA5">
        <w:rPr>
          <w:lang w:val="en-US"/>
        </w:rPr>
        <w:t>private-oriented</w:t>
      </w:r>
      <w:r w:rsidR="006A4FA5" w:rsidRPr="00B70268">
        <w:rPr>
          <w:lang w:val="en-US"/>
        </w:rPr>
        <w:t xml:space="preserve"> </w:t>
      </w:r>
      <w:r w:rsidR="004C4DC4" w:rsidRPr="00B70268">
        <w:rPr>
          <w:lang w:val="en-US"/>
        </w:rPr>
        <w:t>types</w:t>
      </w:r>
      <w:del w:id="362" w:author="Claus Wendt" w:date="2020-09-04T12:15:00Z">
        <w:r w:rsidR="004C4DC4" w:rsidRPr="00B70268" w:rsidDel="00EC4FFA">
          <w:rPr>
            <w:lang w:val="en-US"/>
          </w:rPr>
          <w:delText>,</w:delText>
        </w:r>
        <w:r w:rsidR="00B70268" w:rsidRPr="00B70268" w:rsidDel="00EC4FFA">
          <w:rPr>
            <w:lang w:val="en-US"/>
          </w:rPr>
          <w:delText xml:space="preserve"> yet the cluster includes</w:delText>
        </w:r>
        <w:r w:rsidR="00355485" w:rsidDel="00EC4FFA">
          <w:rPr>
            <w:lang w:val="en-US"/>
          </w:rPr>
          <w:delText xml:space="preserve"> Slovenia and Slovakia as</w:delText>
        </w:r>
        <w:r w:rsidR="00B70268" w:rsidRPr="00B70268" w:rsidDel="00EC4FFA">
          <w:rPr>
            <w:lang w:val="en-US"/>
          </w:rPr>
          <w:delText xml:space="preserve"> Eastern Europeanas well</w:delText>
        </w:r>
      </w:del>
      <w:r w:rsidR="00B70268" w:rsidRPr="00B70268">
        <w:rPr>
          <w:lang w:val="en-US"/>
        </w:rPr>
        <w:t xml:space="preserve">. </w:t>
      </w:r>
      <w:del w:id="363" w:author="Claus Wendt" w:date="2020-09-04T12:15:00Z">
        <w:r w:rsidR="00B70268" w:rsidRPr="00B70268" w:rsidDel="00EC4FFA">
          <w:rPr>
            <w:lang w:val="en-US"/>
          </w:rPr>
          <w:delText xml:space="preserve">As </w:delText>
        </w:r>
      </w:del>
      <w:ins w:id="364" w:author="Claus Wendt" w:date="2020-09-04T12:15:00Z">
        <w:r w:rsidR="00EC4FFA">
          <w:rPr>
            <w:lang w:val="en-US"/>
          </w:rPr>
          <w:t xml:space="preserve">While </w:t>
        </w:r>
      </w:ins>
      <w:r w:rsidR="00B70268" w:rsidRPr="00B70268">
        <w:rPr>
          <w:lang w:val="en-US"/>
        </w:rPr>
        <w:t>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w:t>
      </w:r>
      <w:r w:rsidR="00355485">
        <w:rPr>
          <w:lang w:val="en-US"/>
        </w:rPr>
        <w:t xml:space="preserve"> </w:t>
      </w:r>
      <w:del w:id="365" w:author="Claus Wendt" w:date="2020-09-04T12:15:00Z">
        <w:r w:rsidR="00355485" w:rsidDel="00EC4FFA">
          <w:rPr>
            <w:lang w:val="en-US"/>
          </w:rPr>
          <w:delText xml:space="preserve">these </w:delText>
        </w:r>
      </w:del>
      <w:ins w:id="366" w:author="Claus Wendt" w:date="2020-09-04T12:15:00Z">
        <w:r w:rsidR="00EC4FFA">
          <w:rPr>
            <w:lang w:val="en-US"/>
          </w:rPr>
          <w:t>the</w:t>
        </w:r>
      </w:ins>
      <w:ins w:id="367" w:author="Claus Wendt" w:date="2020-09-04T13:55:00Z">
        <w:r w:rsidR="00B9062F">
          <w:rPr>
            <w:lang w:val="en-US"/>
          </w:rPr>
          <w:t>se</w:t>
        </w:r>
      </w:ins>
      <w:ins w:id="368" w:author="Claus Wendt" w:date="2020-09-04T12:15:00Z">
        <w:r w:rsidR="00EC4FFA">
          <w:rPr>
            <w:lang w:val="en-US"/>
          </w:rPr>
          <w:t xml:space="preserve"> two Asian </w:t>
        </w:r>
      </w:ins>
      <w:r w:rsidR="00355485">
        <w:rPr>
          <w:lang w:val="en-US"/>
        </w:rPr>
        <w:t>countries have a distinct type of LTC system, which is</w:t>
      </w:r>
      <w:r w:rsidR="006A4FA5">
        <w:rPr>
          <w:lang w:val="en-US"/>
        </w:rPr>
        <w:t xml:space="preserve"> closer to those of</w:t>
      </w:r>
      <w:r w:rsidR="00B70268" w:rsidRPr="00B70268">
        <w:rPr>
          <w:lang w:val="en-US"/>
        </w:rPr>
        <w:t xml:space="preserve"> Northern European LTC systems. </w:t>
      </w:r>
      <w:ins w:id="369" w:author="Claus Wendt" w:date="2020-09-04T12:16:00Z">
        <w:r w:rsidR="00EC4FFA">
          <w:rPr>
            <w:lang w:val="en-US"/>
          </w:rPr>
          <w:t xml:space="preserve">Earlier </w:t>
        </w:r>
      </w:ins>
      <w:del w:id="370" w:author="Claus Wendt" w:date="2020-09-04T13:56:00Z">
        <w:r w:rsidR="00191C08" w:rsidDel="00B9062F">
          <w:rPr>
            <w:lang w:val="en-US"/>
          </w:rPr>
          <w:delText>Finding</w:delText>
        </w:r>
      </w:del>
      <w:ins w:id="371" w:author="Claus Wendt" w:date="2020-09-04T13:56:00Z">
        <w:r w:rsidR="00B9062F">
          <w:rPr>
            <w:lang w:val="en-US"/>
          </w:rPr>
          <w:t xml:space="preserve">studies </w:t>
        </w:r>
      </w:ins>
      <w:ins w:id="372" w:author="Claus Wendt" w:date="2020-09-04T12:16:00Z">
        <w:r w:rsidR="00EC4FFA">
          <w:rPr>
            <w:lang w:val="en-US"/>
          </w:rPr>
          <w:t>with</w:t>
        </w:r>
      </w:ins>
      <w:r w:rsidR="00191C08">
        <w:rPr>
          <w:lang w:val="en-US"/>
        </w:rPr>
        <w:t xml:space="preserve"> Finland and Germany in one cluster </w:t>
      </w:r>
      <w:del w:id="373" w:author="Claus Wendt" w:date="2020-09-04T12:16:00Z">
        <w:r w:rsidR="00191C08" w:rsidDel="00EC4FFA">
          <w:rPr>
            <w:lang w:val="en-US"/>
          </w:rPr>
          <w:delText xml:space="preserve">seems </w:delText>
        </w:r>
      </w:del>
      <w:ins w:id="374" w:author="Claus Wendt" w:date="2020-09-04T13:56:00Z">
        <w:r w:rsidR="00B9062F">
          <w:rPr>
            <w:lang w:val="en-US"/>
          </w:rPr>
          <w:t>are</w:t>
        </w:r>
      </w:ins>
      <w:ins w:id="375" w:author="Claus Wendt" w:date="2020-09-04T12:16:00Z">
        <w:r w:rsidR="00EC4FFA">
          <w:rPr>
            <w:lang w:val="en-US"/>
          </w:rPr>
          <w:t xml:space="preserve"> </w:t>
        </w:r>
      </w:ins>
      <w:r w:rsidR="00191C08">
        <w:rPr>
          <w:lang w:val="en-US"/>
        </w:rPr>
        <w:t xml:space="preserve">rare. Only one typology finds both </w:t>
      </w:r>
      <w:r w:rsidR="002F441C">
        <w:rPr>
          <w:lang w:val="en-US"/>
        </w:rPr>
        <w:t>countries</w:t>
      </w:r>
      <w:r w:rsidR="00191C08">
        <w:rPr>
          <w:lang w:val="en-US"/>
        </w:rPr>
        <w:t xml:space="preserve"> in one cluster</w:t>
      </w:r>
      <w:del w:id="376" w:author="Claus Wendt" w:date="2020-09-04T13:56:00Z">
        <w:r w:rsidR="00191C08" w:rsidDel="00B9062F">
          <w:rPr>
            <w:lang w:val="en-US"/>
          </w:rPr>
          <w:delText xml:space="preserve">, yet together with other </w:delText>
        </w:r>
        <w:r w:rsidR="002F441C" w:rsidDel="00B9062F">
          <w:rPr>
            <w:lang w:val="en-US"/>
          </w:rPr>
          <w:delText>countries</w:delText>
        </w:r>
      </w:del>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w:t>
      </w:r>
      <w:del w:id="377" w:author="Claus Wendt" w:date="2020-09-04T12:25:00Z">
        <w:r w:rsidR="00191C08" w:rsidDel="001302F4">
          <w:rPr>
            <w:lang w:val="en-US"/>
          </w:rPr>
          <w:delText>on</w:delText>
        </w:r>
        <w:r w:rsidR="002F441C" w:rsidDel="001302F4">
          <w:rPr>
            <w:lang w:val="en-US"/>
          </w:rPr>
          <w:delText>e</w:delText>
        </w:r>
        <w:r w:rsidR="00191C08" w:rsidDel="001302F4">
          <w:rPr>
            <w:lang w:val="en-US"/>
          </w:rPr>
          <w:delText xml:space="preserve"> could speculate if this cluster would also include </w:delText>
        </w:r>
      </w:del>
      <w:del w:id="378" w:author="Claus Wendt" w:date="2020-09-04T12:26:00Z">
        <w:r w:rsidR="00191C08" w:rsidDel="001302F4">
          <w:rPr>
            <w:lang w:val="en-US"/>
          </w:rPr>
          <w:delText xml:space="preserve">countries such as </w:delText>
        </w:r>
      </w:del>
      <w:r w:rsidR="00191C08">
        <w:rPr>
          <w:lang w:val="en-US"/>
        </w:rPr>
        <w:t xml:space="preserve">Austria </w:t>
      </w:r>
      <w:ins w:id="379" w:author="Claus Wendt" w:date="2020-09-04T12:25:00Z">
        <w:r w:rsidR="001302F4">
          <w:rPr>
            <w:lang w:val="en-US"/>
          </w:rPr>
          <w:t>might also be grouped in th</w:t>
        </w:r>
      </w:ins>
      <w:ins w:id="380" w:author="Claus Wendt" w:date="2020-09-04T12:26:00Z">
        <w:r w:rsidR="001302F4">
          <w:rPr>
            <w:lang w:val="en-US"/>
          </w:rPr>
          <w:t xml:space="preserve">is </w:t>
        </w:r>
      </w:ins>
      <w:ins w:id="381" w:author="Claus Wendt" w:date="2020-09-04T13:56:00Z">
        <w:r w:rsidR="00B9062F">
          <w:rPr>
            <w:lang w:val="en-US"/>
          </w:rPr>
          <w:t>group</w:t>
        </w:r>
      </w:ins>
      <w:del w:id="382" w:author="Claus Wendt" w:date="2020-09-04T12:25:00Z">
        <w:r w:rsidR="00191C08" w:rsidDel="001302F4">
          <w:rPr>
            <w:lang w:val="en-US"/>
          </w:rPr>
          <w:delText xml:space="preserve">or Luxembourg </w:delText>
        </w:r>
      </w:del>
      <w:ins w:id="383" w:author="Claus Wendt" w:date="2020-09-04T12:26:00Z">
        <w:r w:rsidR="001302F4">
          <w:rPr>
            <w:lang w:val="en-US"/>
          </w:rPr>
          <w:t xml:space="preserve">, a country </w:t>
        </w:r>
      </w:ins>
      <w:del w:id="384" w:author="Claus Wendt" w:date="2020-09-04T12:26:00Z">
        <w:r w:rsidR="00191C08" w:rsidDel="001302F4">
          <w:rPr>
            <w:lang w:val="en-US"/>
          </w:rPr>
          <w:delText xml:space="preserve">which </w:delText>
        </w:r>
      </w:del>
      <w:ins w:id="385" w:author="Claus Wendt" w:date="2020-09-04T12:26:00Z">
        <w:r w:rsidR="001302F4">
          <w:rPr>
            <w:lang w:val="en-US"/>
          </w:rPr>
          <w:t xml:space="preserve">that </w:t>
        </w:r>
      </w:ins>
      <w:del w:id="386" w:author="Claus Wendt" w:date="2020-09-04T12:25:00Z">
        <w:r w:rsidR="00191C08" w:rsidDel="001302F4">
          <w:rPr>
            <w:lang w:val="en-US"/>
          </w:rPr>
          <w:delText xml:space="preserve">were </w:delText>
        </w:r>
      </w:del>
      <w:ins w:id="387" w:author="Claus Wendt" w:date="2020-09-04T12:25:00Z">
        <w:r w:rsidR="001302F4">
          <w:rPr>
            <w:lang w:val="en-US"/>
          </w:rPr>
          <w:t xml:space="preserve">was </w:t>
        </w:r>
      </w:ins>
      <w:r w:rsidR="00191C08">
        <w:rPr>
          <w:lang w:val="en-US"/>
        </w:rPr>
        <w:t>not included due to data limitations.</w:t>
      </w:r>
    </w:p>
    <w:p w14:paraId="01790CEE" w14:textId="560D0EC7"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many reforms</w:t>
      </w:r>
      <w:ins w:id="388" w:author="Claus Wendt" w:date="2020-09-04T12:26:00Z">
        <w:r w:rsidR="001302F4">
          <w:rPr>
            <w:lang w:val="en-US"/>
          </w:rPr>
          <w:t xml:space="preserve"> of LCT systems</w:t>
        </w:r>
      </w:ins>
      <w:r w:rsidR="005D4FC8" w:rsidRPr="006A56FF">
        <w:rPr>
          <w:lang w:val="en-US"/>
        </w:rPr>
        <w:t xml:space="preserve"> in </w:t>
      </w:r>
      <w:r>
        <w:rPr>
          <w:lang w:val="en-US"/>
        </w:rPr>
        <w:t xml:space="preserve">OECD </w:t>
      </w:r>
      <w:r w:rsidR="005D4FC8" w:rsidRPr="006A56FF">
        <w:rPr>
          <w:lang w:val="en-US"/>
        </w:rPr>
        <w:t>countries</w:t>
      </w:r>
      <w:del w:id="389" w:author="Claus Wendt" w:date="2020-09-04T12:26:00Z">
        <w:r w:rsidR="005D4FC8" w:rsidRPr="006A56FF" w:rsidDel="001302F4">
          <w:rPr>
            <w:lang w:val="en-US"/>
          </w:rPr>
          <w:delText>’ LTC systems</w:delText>
        </w:r>
      </w:del>
      <w:r>
        <w:rPr>
          <w:lang w:val="en-US"/>
        </w:rPr>
        <w:t xml:space="preserve"> </w:t>
      </w:r>
      <w:r w:rsidR="005D4FC8" w:rsidRPr="006A56FF">
        <w:rPr>
          <w:lang w:val="en-US"/>
        </w:rPr>
        <w:t>in recent years</w:t>
      </w:r>
      <w:r>
        <w:rPr>
          <w:lang w:val="en-US"/>
        </w:rPr>
        <w:t xml:space="preserve">, our results underline certain patterns of LTC system types. </w:t>
      </w:r>
      <w:ins w:id="390" w:author="Claus Wendt" w:date="2020-09-04T13:57:00Z">
        <w:r w:rsidR="00B9062F">
          <w:rPr>
            <w:lang w:val="en-US"/>
          </w:rPr>
          <w:t>We find a</w:t>
        </w:r>
      </w:ins>
      <w:del w:id="391" w:author="Claus Wendt" w:date="2020-09-04T13:57:00Z">
        <w:r w:rsidDel="00B9062F">
          <w:rPr>
            <w:lang w:val="en-US"/>
          </w:rPr>
          <w:delText>A</w:delText>
        </w:r>
      </w:del>
      <w:r>
        <w:rPr>
          <w:lang w:val="en-US"/>
        </w:rPr>
        <w:t xml:space="preserve"> </w:t>
      </w:r>
      <w:del w:id="392" w:author="Claus Wendt" w:date="2020-09-04T12:27:00Z">
        <w:r w:rsidDel="001302F4">
          <w:rPr>
            <w:lang w:val="en-US"/>
          </w:rPr>
          <w:delText>low-performance and</w:delText>
        </w:r>
      </w:del>
      <w:r>
        <w:rPr>
          <w:lang w:val="en-US"/>
        </w:rPr>
        <w:t xml:space="preserve"> low-supply system </w:t>
      </w:r>
      <w:del w:id="393" w:author="Claus Wendt" w:date="2020-09-04T13:58:00Z">
        <w:r w:rsidDel="00B9062F">
          <w:rPr>
            <w:lang w:val="en-US"/>
          </w:rPr>
          <w:delText xml:space="preserve">marked by </w:delText>
        </w:r>
      </w:del>
      <w:ins w:id="394" w:author="Claus Wendt" w:date="2020-09-04T13:58:00Z">
        <w:r w:rsidR="00B9062F">
          <w:rPr>
            <w:lang w:val="en-US"/>
          </w:rPr>
          <w:t xml:space="preserve">of </w:t>
        </w:r>
      </w:ins>
      <w:r>
        <w:rPr>
          <w:lang w:val="en-US"/>
        </w:rPr>
        <w:t>Eastern European countries</w:t>
      </w:r>
      <w:del w:id="395" w:author="Claus Wendt" w:date="2020-09-04T12:27:00Z">
        <w:r w:rsidDel="001302F4">
          <w:rPr>
            <w:lang w:val="en-US"/>
          </w:rPr>
          <w:delText>,</w:delText>
        </w:r>
      </w:del>
      <w:r>
        <w:rPr>
          <w:lang w:val="en-US"/>
        </w:rPr>
        <w:t xml:space="preserve"> </w:t>
      </w:r>
      <w:del w:id="396" w:author="Claus Wendt" w:date="2020-09-04T13:58:00Z">
        <w:r w:rsidDel="00B9062F">
          <w:rPr>
            <w:lang w:val="en-US"/>
          </w:rPr>
          <w:delText xml:space="preserve">as well as </w:delText>
        </w:r>
      </w:del>
      <w:ins w:id="397" w:author="Claus Wendt" w:date="2020-09-04T13:58:00Z">
        <w:r w:rsidR="00B9062F">
          <w:rPr>
            <w:lang w:val="en-US"/>
          </w:rPr>
          <w:t xml:space="preserve">and </w:t>
        </w:r>
      </w:ins>
      <w:r>
        <w:rPr>
          <w:lang w:val="en-US"/>
        </w:rPr>
        <w:t>a high-</w:t>
      </w:r>
      <w:r w:rsidR="00355485">
        <w:rPr>
          <w:lang w:val="en-US"/>
        </w:rPr>
        <w:t>supply</w:t>
      </w:r>
      <w:r>
        <w:rPr>
          <w:lang w:val="en-US"/>
        </w:rPr>
        <w:t>, public</w:t>
      </w:r>
      <w:del w:id="398" w:author="Claus Wendt" w:date="2020-09-04T12:27:00Z">
        <w:r w:rsidDel="001302F4">
          <w:rPr>
            <w:lang w:val="en-US"/>
          </w:rPr>
          <w:delText>-oriented</w:delText>
        </w:r>
      </w:del>
      <w:r>
        <w:rPr>
          <w:lang w:val="en-US"/>
        </w:rPr>
        <w:t xml:space="preserve"> system</w:t>
      </w:r>
      <w:r w:rsidR="002F441C">
        <w:rPr>
          <w:lang w:val="en-US"/>
        </w:rPr>
        <w:t xml:space="preserve"> </w:t>
      </w:r>
      <w:del w:id="399" w:author="Claus Wendt" w:date="2020-09-04T12:28:00Z">
        <w:r w:rsidR="002F441C" w:rsidDel="001302F4">
          <w:rPr>
            <w:lang w:val="en-US"/>
          </w:rPr>
          <w:delText xml:space="preserve">mainly occupied </w:delText>
        </w:r>
      </w:del>
      <w:ins w:id="400" w:author="Claus Wendt" w:date="2020-09-04T13:58:00Z">
        <w:r w:rsidR="00B9062F">
          <w:rPr>
            <w:lang w:val="en-US"/>
          </w:rPr>
          <w:t xml:space="preserve">of </w:t>
        </w:r>
      </w:ins>
      <w:del w:id="401" w:author="Claus Wendt" w:date="2020-09-04T13:58:00Z">
        <w:r w:rsidR="002F441C" w:rsidDel="00B9062F">
          <w:rPr>
            <w:lang w:val="en-US"/>
          </w:rPr>
          <w:delText xml:space="preserve">by </w:delText>
        </w:r>
      </w:del>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del w:id="402" w:author="Claus Wendt" w:date="2020-09-04T13:58:00Z">
        <w:r w:rsidR="00227CBB" w:rsidDel="00B9062F">
          <w:rPr>
            <w:lang w:val="en-US"/>
          </w:rPr>
          <w:delText xml:space="preserve">several </w:delText>
        </w:r>
      </w:del>
      <w:ins w:id="403" w:author="Claus Wendt" w:date="2020-09-04T13:58:00Z">
        <w:r w:rsidR="00B9062F">
          <w:rPr>
            <w:lang w:val="en-US"/>
          </w:rPr>
          <w:t xml:space="preserve">other </w:t>
        </w:r>
      </w:ins>
      <w:r w:rsidR="00227CBB">
        <w:rPr>
          <w:lang w:val="en-US"/>
        </w:rPr>
        <w:t xml:space="preserve">system types, the inclusion of Ireland in the Northern </w:t>
      </w:r>
      <w:del w:id="404" w:author="Claus Wendt" w:date="2020-09-04T12:28:00Z">
        <w:r w:rsidR="00227CBB" w:rsidDel="001302F4">
          <w:rPr>
            <w:lang w:val="en-US"/>
          </w:rPr>
          <w:delText>European system</w:delText>
        </w:r>
      </w:del>
      <w:ins w:id="405" w:author="Claus Wendt" w:date="2020-09-04T12:28:00Z">
        <w:r w:rsidR="001302F4">
          <w:rPr>
            <w:lang w:val="en-US"/>
          </w:rPr>
          <w:t>type</w:t>
        </w:r>
      </w:ins>
      <w:r w:rsidR="00227CBB">
        <w:rPr>
          <w:lang w:val="en-US"/>
        </w:rPr>
        <w:t xml:space="preserve">, and the fact that Finland </w:t>
      </w:r>
      <w:del w:id="406" w:author="Claus Wendt" w:date="2020-09-04T12:29:00Z">
        <w:r w:rsidR="00227CBB" w:rsidDel="001302F4">
          <w:rPr>
            <w:lang w:val="en-US"/>
          </w:rPr>
          <w:delText xml:space="preserve">– a Northern European country – </w:delText>
        </w:r>
      </w:del>
      <w:r w:rsidR="00227CBB">
        <w:rPr>
          <w:lang w:val="en-US"/>
        </w:rPr>
        <w:t xml:space="preserve">and Germany </w:t>
      </w:r>
      <w:del w:id="407" w:author="Claus Wendt" w:date="2020-09-04T12:29:00Z">
        <w:r w:rsidR="00227CBB" w:rsidDel="001302F4">
          <w:rPr>
            <w:lang w:val="en-US"/>
          </w:rPr>
          <w:delText xml:space="preserve">– a continental European country – </w:delText>
        </w:r>
      </w:del>
      <w:r w:rsidR="00227CBB">
        <w:rPr>
          <w:lang w:val="en-US"/>
        </w:rPr>
        <w:t xml:space="preserve">form a distinct system </w:t>
      </w:r>
      <w:del w:id="408" w:author="Claus Wendt" w:date="2020-09-04T12:29:00Z">
        <w:r w:rsidR="006852EF" w:rsidDel="001302F4">
          <w:rPr>
            <w:lang w:val="en-US"/>
          </w:rPr>
          <w:delText xml:space="preserve">might show </w:delText>
        </w:r>
      </w:del>
      <w:ins w:id="409" w:author="Claus Wendt" w:date="2020-09-04T12:29:00Z">
        <w:r w:rsidR="001302F4">
          <w:rPr>
            <w:lang w:val="en-US"/>
          </w:rPr>
          <w:t xml:space="preserve">indicate </w:t>
        </w:r>
      </w:ins>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ins w:id="410" w:author="Claus Wendt" w:date="2020-09-04T12:29:00Z">
        <w:r w:rsidR="001302F4">
          <w:rPr>
            <w:lang w:val="en-US"/>
          </w:rPr>
          <w:t xml:space="preserve">have </w:t>
        </w:r>
      </w:ins>
      <w:r w:rsidR="006852EF">
        <w:rPr>
          <w:lang w:val="en-US"/>
        </w:rPr>
        <w:t xml:space="preserve">led to a convergence of </w:t>
      </w:r>
      <w:del w:id="411" w:author="Claus Wendt" w:date="2020-09-04T12:29:00Z">
        <w:r w:rsidR="006852EF" w:rsidDel="001302F4">
          <w:rPr>
            <w:lang w:val="en-US"/>
          </w:rPr>
          <w:delText>these</w:delText>
        </w:r>
        <w:r w:rsidR="002F441C" w:rsidDel="001302F4">
          <w:rPr>
            <w:lang w:val="en-US"/>
          </w:rPr>
          <w:delText xml:space="preserve"> </w:delText>
        </w:r>
      </w:del>
      <w:r w:rsidR="002F441C">
        <w:rPr>
          <w:lang w:val="en-US"/>
        </w:rPr>
        <w:t>countries</w:t>
      </w:r>
      <w:ins w:id="412" w:author="Claus Wendt" w:date="2020-09-04T12:29:00Z">
        <w:r w:rsidR="001302F4">
          <w:rPr>
            <w:lang w:val="en-US"/>
          </w:rPr>
          <w:t xml:space="preserve"> with similar</w:t>
        </w:r>
      </w:ins>
      <w:del w:id="413" w:author="Claus Wendt" w:date="2020-09-04T12:29:00Z">
        <w:r w:rsidR="002F441C" w:rsidDel="001302F4">
          <w:rPr>
            <w:lang w:val="en-US"/>
          </w:rPr>
          <w:delText>’</w:delText>
        </w:r>
      </w:del>
      <w:r w:rsidR="002F441C">
        <w:rPr>
          <w:lang w:val="en-US"/>
        </w:rPr>
        <w:t xml:space="preserve"> LTC</w:t>
      </w:r>
      <w:r w:rsidR="006852EF">
        <w:rPr>
          <w:lang w:val="en-US"/>
        </w:rPr>
        <w:t xml:space="preserve"> </w:t>
      </w:r>
      <w:del w:id="414" w:author="Claus Wendt" w:date="2020-09-04T12:29:00Z">
        <w:r w:rsidR="006852EF" w:rsidDel="001302F4">
          <w:rPr>
            <w:lang w:val="en-US"/>
          </w:rPr>
          <w:delText>systems</w:delText>
        </w:r>
      </w:del>
      <w:ins w:id="415" w:author="Claus Wendt" w:date="2020-09-04T12:29:00Z">
        <w:r w:rsidR="001302F4">
          <w:rPr>
            <w:lang w:val="en-US"/>
          </w:rPr>
          <w:t>reforms</w:t>
        </w:r>
      </w:ins>
      <w:r w:rsidR="006852EF">
        <w:rPr>
          <w:lang w:val="en-US"/>
        </w:rPr>
        <w:t>.</w:t>
      </w:r>
    </w:p>
    <w:p w14:paraId="56C7F410" w14:textId="20102AFE" w:rsidR="006852EF" w:rsidRPr="00313058" w:rsidRDefault="006852EF" w:rsidP="00313058">
      <w:pPr>
        <w:pStyle w:val="berschrift1"/>
        <w:rPr>
          <w:lang w:val="en-US"/>
        </w:rPr>
      </w:pPr>
      <w:r w:rsidRPr="00313058">
        <w:rPr>
          <w:lang w:val="en-US"/>
        </w:rPr>
        <w:t>Conclusion</w:t>
      </w:r>
      <w:r w:rsidR="006A4118">
        <w:rPr>
          <w:lang w:val="en-US"/>
        </w:rPr>
        <w:t xml:space="preserve"> – </w:t>
      </w:r>
      <w:r w:rsidR="002276AE">
        <w:rPr>
          <w:lang w:val="en-US"/>
        </w:rPr>
        <w:t>399</w:t>
      </w:r>
      <w:r w:rsidR="006A4118">
        <w:rPr>
          <w:lang w:val="en-US"/>
        </w:rPr>
        <w:t xml:space="preserve"> words</w:t>
      </w:r>
    </w:p>
    <w:p w14:paraId="40A63945" w14:textId="0440F8B6" w:rsidR="0016576C" w:rsidRDefault="001302F4" w:rsidP="00E83357">
      <w:pPr>
        <w:pStyle w:val="02FlietextErsterAbsatz"/>
        <w:rPr>
          <w:ins w:id="416" w:author="Claus Wendt" w:date="2020-09-04T14:55:00Z"/>
          <w:lang w:val="en-US"/>
        </w:rPr>
      </w:pPr>
      <w:moveToRangeStart w:id="417" w:author="Claus Wendt" w:date="2020-09-04T12:33:00Z" w:name="move50115244"/>
      <w:moveTo w:id="418" w:author="Claus Wendt" w:date="2020-09-04T12:33:00Z">
        <w:r>
          <w:rPr>
            <w:lang w:val="en-US"/>
          </w:rPr>
          <w:t>I</w:t>
        </w:r>
        <w:r w:rsidRPr="006A56FF">
          <w:rPr>
            <w:lang w:val="en-US"/>
          </w:rPr>
          <w:t>n the last century</w:t>
        </w:r>
      </w:moveTo>
      <w:ins w:id="419" w:author="Claus Wendt" w:date="2020-09-04T13:59:00Z">
        <w:r w:rsidR="00B9062F">
          <w:rPr>
            <w:lang w:val="en-US"/>
          </w:rPr>
          <w:t>,</w:t>
        </w:r>
      </w:ins>
      <w:moveTo w:id="420" w:author="Claus Wendt" w:date="2020-09-04T12:33:00Z">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moveTo>
      <w:sdt>
        <w:sdtPr>
          <w:rPr>
            <w:lang w:val="en-US"/>
          </w:rPr>
          <w:alias w:val="Don't edit this field"/>
          <w:tag w:val="CitaviPlaceholder#f1726c79-1af5-4e75-8eca-fc2f639f003d"/>
          <w:id w:val="1152720376"/>
          <w:placeholder>
            <w:docPart w:val="279DAD291832451C82922A5B651342A1"/>
          </w:placeholder>
        </w:sdtPr>
        <w:sdtEndPr/>
        <w:sdtContent>
          <w:moveTo w:id="421" w:author="Claus Wendt" w:date="2020-09-04T12:33:00Z">
            <w:r w:rsidRPr="006A56FF">
              <w:rPr>
                <w:lang w:val="en-US"/>
              </w:rPr>
              <w:fldChar w:fldCharType="begin"/>
            </w:r>
            <w:r>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Pr="006A56FF">
              <w:rPr>
                <w:lang w:val="en-US"/>
              </w:rPr>
              <w:fldChar w:fldCharType="separate"/>
            </w:r>
            <w:r>
              <w:rPr>
                <w:lang w:val="en-US"/>
              </w:rPr>
              <w:t>(Farris and Marchetti, 2017)</w:t>
            </w:r>
            <w:r w:rsidRPr="006A56FF">
              <w:rPr>
                <w:lang w:val="en-US"/>
              </w:rPr>
              <w:fldChar w:fldCharType="end"/>
            </w:r>
          </w:moveTo>
        </w:sdtContent>
      </w:sdt>
      <w:moveTo w:id="422" w:author="Claus Wendt" w:date="2020-09-04T12:33:00Z">
        <w:r w:rsidRPr="006A56FF">
          <w:rPr>
            <w:lang w:val="en-US"/>
          </w:rPr>
          <w:t xml:space="preserve">, which makes a new and updated LTC typology necessary. </w:t>
        </w:r>
      </w:moveTo>
      <w:moveToRangeEnd w:id="417"/>
      <w:ins w:id="423" w:author="Claus Wendt" w:date="2020-09-04T13:59:00Z">
        <w:r w:rsidR="00B9062F">
          <w:rPr>
            <w:lang w:val="en-US"/>
          </w:rPr>
          <w:t xml:space="preserve">In this study, </w:t>
        </w:r>
      </w:ins>
      <w:del w:id="424" w:author="Claus Wendt" w:date="2020-09-04T13:59:00Z">
        <w:r w:rsidR="00F557A8" w:rsidRPr="006A56FF" w:rsidDel="00B9062F">
          <w:rPr>
            <w:lang w:val="en-US"/>
          </w:rPr>
          <w:delText>W</w:delText>
        </w:r>
      </w:del>
      <w:ins w:id="425" w:author="Claus Wendt" w:date="2020-09-04T13:59:00Z">
        <w:r w:rsidR="00B9062F">
          <w:rPr>
            <w:lang w:val="en-US"/>
          </w:rPr>
          <w:t>w</w:t>
        </w:r>
      </w:ins>
      <w:r w:rsidR="00F557A8" w:rsidRPr="006A56FF">
        <w:rPr>
          <w:lang w:val="en-US"/>
        </w:rPr>
        <w:t>e provide</w:t>
      </w:r>
      <w:del w:id="426" w:author="Claus Wendt" w:date="2020-09-04T12:33:00Z">
        <w:r w:rsidR="00F557A8" w:rsidRPr="006A56FF" w:rsidDel="001302F4">
          <w:rPr>
            <w:lang w:val="en-US"/>
          </w:rPr>
          <w:delText>d</w:delText>
        </w:r>
      </w:del>
      <w:r w:rsidR="00F557A8" w:rsidRPr="006A56FF">
        <w:rPr>
          <w:lang w:val="en-US"/>
        </w:rPr>
        <w:t xml:space="preserve"> an updated</w:t>
      </w:r>
      <w:del w:id="427" w:author="Claus Wendt" w:date="2020-09-04T15:24:00Z">
        <w:r w:rsidR="00F557A8" w:rsidRPr="006A56FF" w:rsidDel="00AE118D">
          <w:rPr>
            <w:lang w:val="en-US"/>
          </w:rPr>
          <w:delText>, innovative</w:delText>
        </w:r>
        <w:r w:rsidR="006852EF" w:rsidDel="00AE118D">
          <w:rPr>
            <w:lang w:val="en-US"/>
          </w:rPr>
          <w:delText>,</w:delText>
        </w:r>
      </w:del>
      <w:r w:rsidR="00F557A8" w:rsidRPr="006A56FF">
        <w:rPr>
          <w:lang w:val="en-US"/>
        </w:rPr>
        <w:t xml:space="preserve"> and flexible LTC typology. </w:t>
      </w:r>
      <w:r w:rsidR="00B728ED">
        <w:rPr>
          <w:lang w:val="en-US"/>
        </w:rPr>
        <w:t>Updated, since</w:t>
      </w:r>
      <w:r w:rsidR="00B70268">
        <w:rPr>
          <w:lang w:val="en-US"/>
        </w:rPr>
        <w:t xml:space="preserve"> we</w:t>
      </w:r>
      <w:r w:rsidR="00F557A8" w:rsidRPr="006A56FF">
        <w:rPr>
          <w:lang w:val="en-US"/>
        </w:rPr>
        <w:t xml:space="preserve"> used the latest available data from the OECD database as well as</w:t>
      </w:r>
      <w:r w:rsidR="00241280" w:rsidRPr="006A56FF">
        <w:rPr>
          <w:lang w:val="en-US"/>
        </w:rPr>
        <w:t xml:space="preserve"> a</w:t>
      </w:r>
      <w:r w:rsidR="00F557A8" w:rsidRPr="006A56FF">
        <w:rPr>
          <w:lang w:val="en-US"/>
        </w:rPr>
        <w:t xml:space="preserve"> unique institutional dataset</w:t>
      </w:r>
      <w:del w:id="428" w:author="Claus Wendt" w:date="2020-09-04T12:30:00Z">
        <w:r w:rsidR="00F557A8" w:rsidRPr="006A56FF" w:rsidDel="001302F4">
          <w:rPr>
            <w:lang w:val="en-US"/>
          </w:rPr>
          <w:delText>, which we developed ourselves and which has been checked by country policy experts</w:delText>
        </w:r>
      </w:del>
      <w:r w:rsidR="00F557A8" w:rsidRPr="006A56FF">
        <w:rPr>
          <w:lang w:val="en-US"/>
        </w:rPr>
        <w:t xml:space="preserve">. </w:t>
      </w:r>
      <w:del w:id="429" w:author="Claus Wendt" w:date="2020-09-04T15:25:00Z">
        <w:r w:rsidR="00B728ED" w:rsidDel="00AE118D">
          <w:rPr>
            <w:lang w:val="en-US"/>
          </w:rPr>
          <w:delText xml:space="preserve">Innovative, because </w:delText>
        </w:r>
      </w:del>
      <w:del w:id="430" w:author="Claus Wendt" w:date="2020-09-04T14:00:00Z">
        <w:r w:rsidR="00F557A8" w:rsidRPr="006A56FF" w:rsidDel="00B9062F">
          <w:rPr>
            <w:lang w:val="en-US"/>
          </w:rPr>
          <w:delText xml:space="preserve">most </w:delText>
        </w:r>
      </w:del>
      <w:ins w:id="431" w:author="Claus Wendt" w:date="2020-09-04T15:26:00Z">
        <w:r w:rsidR="00AE118D">
          <w:rPr>
            <w:lang w:val="en-US"/>
          </w:rPr>
          <w:t xml:space="preserve">Furthermore, </w:t>
        </w:r>
      </w:ins>
      <w:ins w:id="432" w:author="Claus Wendt" w:date="2020-09-04T14:00:00Z">
        <w:r w:rsidR="00B9062F">
          <w:rPr>
            <w:lang w:val="en-US"/>
          </w:rPr>
          <w:t>earlier</w:t>
        </w:r>
        <w:r w:rsidR="00B9062F" w:rsidRPr="006A56FF">
          <w:rPr>
            <w:lang w:val="en-US"/>
          </w:rPr>
          <w:t xml:space="preserve"> </w:t>
        </w:r>
      </w:ins>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 xml:space="preserve">use more </w:t>
      </w:r>
      <w:r w:rsidR="00D9383E" w:rsidRPr="006A56FF">
        <w:rPr>
          <w:lang w:val="en-US"/>
        </w:rPr>
        <w:lastRenderedPageBreak/>
        <w:t>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ins w:id="433" w:author="Claus Wendt" w:date="2020-09-04T14:06:00Z">
        <w:r w:rsidR="009931AA">
          <w:rPr>
            <w:lang w:val="en-US"/>
          </w:rPr>
          <w:t>Compared to Kraus et al. (2010) the adva</w:t>
        </w:r>
      </w:ins>
      <w:ins w:id="434" w:author="Claus Wendt" w:date="2020-09-04T14:07:00Z">
        <w:r w:rsidR="009931AA">
          <w:rPr>
            <w:lang w:val="en-US"/>
          </w:rPr>
          <w:t>ntage of the six LCT types proposed in our study are, first, the newer data</w:t>
        </w:r>
      </w:ins>
      <w:ins w:id="435" w:author="Claus Wendt" w:date="2020-09-04T14:08:00Z">
        <w:r w:rsidR="009931AA">
          <w:rPr>
            <w:lang w:val="en-US"/>
          </w:rPr>
          <w:t xml:space="preserve"> and second the methodological innovation with </w:t>
        </w:r>
      </w:ins>
      <w:ins w:id="436" w:author="Claus Wendt" w:date="2020-09-04T14:14:00Z">
        <w:r w:rsidR="009931AA">
          <w:rPr>
            <w:lang w:val="en-US"/>
          </w:rPr>
          <w:t xml:space="preserve">multiple </w:t>
        </w:r>
      </w:ins>
      <w:ins w:id="437" w:author="Claus Wendt" w:date="2020-09-04T14:08:00Z">
        <w:r w:rsidR="009931AA">
          <w:rPr>
            <w:lang w:val="en-US"/>
          </w:rPr>
          <w:t>cluster analyses</w:t>
        </w:r>
      </w:ins>
      <w:ins w:id="438" w:author="Claus Wendt" w:date="2020-09-04T14:09:00Z">
        <w:r w:rsidR="009931AA">
          <w:rPr>
            <w:lang w:val="en-US"/>
          </w:rPr>
          <w:t xml:space="preserve"> resulting in a flexible use of the typology. </w:t>
        </w:r>
      </w:ins>
      <w:del w:id="439" w:author="Claus Wendt" w:date="2020-09-04T14:11:00Z">
        <w:r w:rsidR="00B728ED" w:rsidDel="009931AA">
          <w:rPr>
            <w:lang w:val="en-US"/>
          </w:rPr>
          <w:delText>Flexible,</w:delText>
        </w:r>
        <w:r w:rsidR="00B70268" w:rsidDel="009931AA">
          <w:rPr>
            <w:lang w:val="en-US"/>
          </w:rPr>
          <w:delText xml:space="preserve"> </w:delText>
        </w:r>
        <w:r w:rsidR="002276AE" w:rsidDel="009931AA">
          <w:rPr>
            <w:lang w:val="en-US"/>
          </w:rPr>
          <w:delText>since</w:delText>
        </w:r>
        <w:r w:rsidR="00B728ED" w:rsidDel="009931AA">
          <w:rPr>
            <w:lang w:val="en-US"/>
          </w:rPr>
          <w:delText xml:space="preserve"> we defined </w:delText>
        </w:r>
        <w:r w:rsidR="006852EF" w:rsidDel="009931AA">
          <w:rPr>
            <w:lang w:val="en-US"/>
          </w:rPr>
          <w:delText>nine clusters</w:delText>
        </w:r>
        <w:r w:rsidR="00D3542F" w:rsidDel="009931AA">
          <w:rPr>
            <w:lang w:val="en-US"/>
          </w:rPr>
          <w:delText xml:space="preserve"> </w:delText>
        </w:r>
        <w:r w:rsidR="00B70268" w:rsidDel="009931AA">
          <w:rPr>
            <w:lang w:val="en-US"/>
          </w:rPr>
          <w:delText>o</w:delText>
        </w:r>
      </w:del>
      <w:ins w:id="440" w:author="Claus Wendt" w:date="2020-09-04T14:11:00Z">
        <w:r w:rsidR="009931AA">
          <w:rPr>
            <w:lang w:val="en-US"/>
          </w:rPr>
          <w:t>O</w:t>
        </w:r>
      </w:ins>
      <w:r w:rsidR="00B70268">
        <w:rPr>
          <w:lang w:val="en-US"/>
        </w:rPr>
        <w:t>n methodolog</w:t>
      </w:r>
      <w:r w:rsidR="006852EF">
        <w:rPr>
          <w:lang w:val="en-US"/>
        </w:rPr>
        <w:t>ical grounds</w:t>
      </w:r>
      <w:r w:rsidR="00B728ED">
        <w:rPr>
          <w:lang w:val="en-US"/>
        </w:rPr>
        <w:t xml:space="preserve"> </w:t>
      </w:r>
      <w:ins w:id="441" w:author="Claus Wendt" w:date="2020-09-04T14:11:00Z">
        <w:r w:rsidR="009931AA">
          <w:rPr>
            <w:lang w:val="en-US"/>
          </w:rPr>
          <w:t xml:space="preserve">we identified nine LCT clusters. </w:t>
        </w:r>
      </w:ins>
      <w:ins w:id="442" w:author="Claus Wendt" w:date="2020-09-04T14:12:00Z">
        <w:r w:rsidR="009931AA">
          <w:rPr>
            <w:lang w:val="en-US"/>
          </w:rPr>
          <w:t>Th</w:t>
        </w:r>
      </w:ins>
      <w:ins w:id="443" w:author="Claus Wendt" w:date="2020-09-04T14:16:00Z">
        <w:r w:rsidR="00163829">
          <w:rPr>
            <w:lang w:val="en-US"/>
          </w:rPr>
          <w:t xml:space="preserve">ese nine clusters will be a basis for future studies that </w:t>
        </w:r>
      </w:ins>
      <w:ins w:id="444" w:author="Claus Wendt" w:date="2020-09-04T14:18:00Z">
        <w:r w:rsidR="00163829">
          <w:rPr>
            <w:lang w:val="en-US"/>
          </w:rPr>
          <w:t xml:space="preserve">require information on groups with countries that </w:t>
        </w:r>
      </w:ins>
      <w:ins w:id="445" w:author="Claus Wendt" w:date="2020-09-04T14:27:00Z">
        <w:r w:rsidR="001C1970">
          <w:rPr>
            <w:lang w:val="en-US"/>
          </w:rPr>
          <w:t xml:space="preserve">are </w:t>
        </w:r>
        <w:r w:rsidR="00864AD0">
          <w:rPr>
            <w:lang w:val="en-US"/>
          </w:rPr>
          <w:t xml:space="preserve">highly similar (see Table 2, and the visualization in </w:t>
        </w:r>
      </w:ins>
      <w:ins w:id="446" w:author="Claus Wendt" w:date="2020-09-04T14:28:00Z">
        <w:r w:rsidR="00864AD0">
          <w:rPr>
            <w:lang w:val="en-US"/>
          </w:rPr>
          <w:t>Figure 1).</w:t>
        </w:r>
      </w:ins>
      <w:ins w:id="447" w:author="Claus Wendt" w:date="2020-09-04T14:30:00Z">
        <w:r w:rsidR="00864AD0">
          <w:rPr>
            <w:lang w:val="en-US"/>
          </w:rPr>
          <w:t xml:space="preserve"> Such comparative studies m</w:t>
        </w:r>
      </w:ins>
      <w:ins w:id="448" w:author="Claus Wendt" w:date="2020-09-04T14:31:00Z">
        <w:r w:rsidR="00864AD0">
          <w:rPr>
            <w:lang w:val="en-US"/>
          </w:rPr>
          <w:t>ight exclude countries such as New Zealand, Estonia, Slovenia, and Slovakia that have only weak ties to other (groups of) countries from the analysis</w:t>
        </w:r>
      </w:ins>
      <w:ins w:id="449" w:author="Claus Wendt" w:date="2020-09-04T15:27:00Z">
        <w:r w:rsidR="00AE118D">
          <w:rPr>
            <w:lang w:val="en-US"/>
          </w:rPr>
          <w:t>. They may</w:t>
        </w:r>
      </w:ins>
      <w:ins w:id="450" w:author="Claus Wendt" w:date="2020-09-04T14:31:00Z">
        <w:r w:rsidR="00864AD0">
          <w:rPr>
            <w:lang w:val="en-US"/>
          </w:rPr>
          <w:t xml:space="preserve"> also take into consideration that the US</w:t>
        </w:r>
      </w:ins>
      <w:ins w:id="451" w:author="Claus Wendt" w:date="2020-09-04T14:32:00Z">
        <w:r w:rsidR="00864AD0">
          <w:rPr>
            <w:lang w:val="en-US"/>
          </w:rPr>
          <w:t xml:space="preserve"> and France, despite being in the same cluster, are only weakly related. Other studies </w:t>
        </w:r>
      </w:ins>
      <w:ins w:id="452" w:author="Claus Wendt" w:date="2020-09-04T14:33:00Z">
        <w:r w:rsidR="00864AD0">
          <w:rPr>
            <w:lang w:val="en-US"/>
          </w:rPr>
          <w:t xml:space="preserve">could make use of the six LCT types proposed in our </w:t>
        </w:r>
      </w:ins>
      <w:ins w:id="453" w:author="Claus Wendt" w:date="2020-09-04T14:34:00Z">
        <w:r w:rsidR="00864AD0">
          <w:rPr>
            <w:lang w:val="en-US"/>
          </w:rPr>
          <w:t>study</w:t>
        </w:r>
      </w:ins>
      <w:ins w:id="454" w:author="Claus Wendt" w:date="2020-09-04T14:35:00Z">
        <w:r w:rsidR="00864AD0">
          <w:rPr>
            <w:lang w:val="en-US"/>
          </w:rPr>
          <w:t xml:space="preserve"> and, with </w:t>
        </w:r>
      </w:ins>
      <w:ins w:id="455" w:author="Claus Wendt" w:date="2020-09-04T14:36:00Z">
        <w:r w:rsidR="00864AD0">
          <w:rPr>
            <w:lang w:val="en-US"/>
          </w:rPr>
          <w:t>coming</w:t>
        </w:r>
      </w:ins>
      <w:ins w:id="456" w:author="Claus Wendt" w:date="2020-09-04T14:35:00Z">
        <w:r w:rsidR="00864AD0">
          <w:rPr>
            <w:lang w:val="en-US"/>
          </w:rPr>
          <w:t xml:space="preserve"> data, </w:t>
        </w:r>
      </w:ins>
      <w:ins w:id="457" w:author="Claus Wendt" w:date="2020-09-04T14:37:00Z">
        <w:r w:rsidR="00864AD0">
          <w:rPr>
            <w:lang w:val="en-US"/>
          </w:rPr>
          <w:t xml:space="preserve">analyze, for instance, whether the “evolving” </w:t>
        </w:r>
      </w:ins>
      <w:ins w:id="458" w:author="Claus Wendt" w:date="2020-09-04T14:39:00Z">
        <w:r w:rsidR="00E83357">
          <w:rPr>
            <w:lang w:val="en-US"/>
          </w:rPr>
          <w:t xml:space="preserve">systems </w:t>
        </w:r>
      </w:ins>
      <w:ins w:id="459" w:author="Claus Wendt" w:date="2020-09-04T14:38:00Z">
        <w:r w:rsidR="00E83357">
          <w:rPr>
            <w:lang w:val="en-US"/>
          </w:rPr>
          <w:t xml:space="preserve">approach the “public supply” respectively the “private need-based” type. </w:t>
        </w:r>
      </w:ins>
      <w:ins w:id="460" w:author="Claus Wendt" w:date="2020-09-04T14:39:00Z">
        <w:r w:rsidR="00E83357">
          <w:rPr>
            <w:lang w:val="en-US"/>
          </w:rPr>
          <w:t>A third group of comparative studies</w:t>
        </w:r>
      </w:ins>
      <w:ins w:id="461" w:author="Claus Wendt" w:date="2020-09-04T14:40:00Z">
        <w:r w:rsidR="00E83357">
          <w:rPr>
            <w:lang w:val="en-US"/>
          </w:rPr>
          <w:t xml:space="preserve"> might use </w:t>
        </w:r>
      </w:ins>
      <w:ins w:id="462" w:author="Claus Wendt" w:date="2020-09-04T14:54:00Z">
        <w:r w:rsidR="0016576C">
          <w:rPr>
            <w:lang w:val="en-US"/>
          </w:rPr>
          <w:t xml:space="preserve">the alternative </w:t>
        </w:r>
      </w:ins>
      <w:ins w:id="463" w:author="Claus Wendt" w:date="2020-09-04T14:40:00Z">
        <w:r w:rsidR="00E83357">
          <w:rPr>
            <w:lang w:val="en-US"/>
          </w:rPr>
          <w:t xml:space="preserve">four-type-solution shown in Figure 1. </w:t>
        </w:r>
      </w:ins>
      <w:ins w:id="464" w:author="Claus Wendt" w:date="2020-09-04T14:41:00Z">
        <w:r w:rsidR="00E83357">
          <w:rPr>
            <w:lang w:val="en-US"/>
          </w:rPr>
          <w:t>Such studies might be more interested in the question o</w:t>
        </w:r>
      </w:ins>
      <w:ins w:id="465" w:author="Claus Wendt" w:date="2020-09-04T14:42:00Z">
        <w:r w:rsidR="00E83357">
          <w:rPr>
            <w:lang w:val="en-US"/>
          </w:rPr>
          <w:t xml:space="preserve">f private vs. public supply </w:t>
        </w:r>
      </w:ins>
      <w:ins w:id="466" w:author="Claus Wendt" w:date="2020-09-04T14:44:00Z">
        <w:r w:rsidR="00E83357">
          <w:rPr>
            <w:lang w:val="en-US"/>
          </w:rPr>
          <w:t xml:space="preserve">and less in characteristics such as the level of </w:t>
        </w:r>
        <w:r w:rsidR="00E83357">
          <w:rPr>
            <w:lang w:val="en-US"/>
          </w:rPr>
          <w:lastRenderedPageBreak/>
          <w:t xml:space="preserve">expenditure and choice restrictions that distinguishes countries like </w:t>
        </w:r>
      </w:ins>
      <w:ins w:id="467" w:author="Claus Wendt" w:date="2020-09-04T14:45:00Z">
        <w:r w:rsidR="00E83357">
          <w:rPr>
            <w:lang w:val="en-US"/>
          </w:rPr>
          <w:t>Belgium, Switze</w:t>
        </w:r>
      </w:ins>
      <w:ins w:id="468" w:author="Claus Wendt" w:date="2020-09-04T14:46:00Z">
        <w:r w:rsidR="00E83357">
          <w:rPr>
            <w:lang w:val="en-US"/>
          </w:rPr>
          <w:t xml:space="preserve">rland, Luxembourg, and the Netherlands from Spain, the United Kingdom, and the United States. </w:t>
        </w:r>
      </w:ins>
      <w:del w:id="469" w:author="Claus Wendt" w:date="2020-09-04T14:46:00Z">
        <w:r w:rsidR="00B728ED" w:rsidDel="00E83357">
          <w:rPr>
            <w:lang w:val="en-US"/>
          </w:rPr>
          <w:delText>but go further in interpretation</w:delText>
        </w:r>
        <w:r w:rsidR="006852EF" w:rsidDel="00E83357">
          <w:rPr>
            <w:lang w:val="en-US"/>
          </w:rPr>
          <w:delText xml:space="preserve"> condensed</w:delText>
        </w:r>
        <w:r w:rsidR="00B728ED" w:rsidDel="00E83357">
          <w:rPr>
            <w:lang w:val="en-US"/>
          </w:rPr>
          <w:delText xml:space="preserve"> them</w:delText>
        </w:r>
        <w:r w:rsidR="006852EF" w:rsidDel="00E83357">
          <w:rPr>
            <w:lang w:val="en-US"/>
          </w:rPr>
          <w:delText xml:space="preserve"> to </w:delText>
        </w:r>
        <w:r w:rsidR="00543908" w:rsidDel="00E83357">
          <w:rPr>
            <w:lang w:val="en-US"/>
          </w:rPr>
          <w:delText xml:space="preserve">six </w:delText>
        </w:r>
        <w:r w:rsidR="006852EF" w:rsidDel="00E83357">
          <w:rPr>
            <w:lang w:val="en-US"/>
          </w:rPr>
          <w:delText>clusters</w:delText>
        </w:r>
        <w:r w:rsidR="00B70268" w:rsidDel="00E83357">
          <w:rPr>
            <w:lang w:val="en-US"/>
          </w:rPr>
          <w:delText xml:space="preserve"> based on less strict methodol</w:delText>
        </w:r>
        <w:r w:rsidR="002F441C" w:rsidDel="00E83357">
          <w:rPr>
            <w:lang w:val="en-US"/>
          </w:rPr>
          <w:delText>og</w:delText>
        </w:r>
        <w:r w:rsidR="00B70268" w:rsidDel="00E83357">
          <w:rPr>
            <w:lang w:val="en-US"/>
          </w:rPr>
          <w:delText>ical as well as content-related considerations</w:delText>
        </w:r>
        <w:r w:rsidR="002F441C" w:rsidDel="00E83357">
          <w:rPr>
            <w:lang w:val="en-US"/>
          </w:rPr>
          <w:delText>.</w:delText>
        </w:r>
        <w:r w:rsidR="00DF05EA" w:rsidRPr="006A56FF" w:rsidDel="00E83357">
          <w:rPr>
            <w:lang w:val="en-US"/>
          </w:rPr>
          <w:delText xml:space="preserve"> </w:delText>
        </w:r>
      </w:del>
      <w:moveFromRangeStart w:id="470" w:author="Claus Wendt" w:date="2020-09-04T12:33:00Z" w:name="move50115244"/>
      <w:moveFrom w:id="471" w:author="Claus Wendt" w:date="2020-09-04T12:33:00Z">
        <w:r w:rsidR="006852EF" w:rsidDel="001302F4">
          <w:rPr>
            <w:lang w:val="en-US"/>
          </w:rPr>
          <w:t>I</w:t>
        </w:r>
        <w:r w:rsidR="00DF05EA" w:rsidRPr="006A56FF" w:rsidDel="001302F4">
          <w:rPr>
            <w:lang w:val="en-US"/>
          </w:rPr>
          <w:t>n the last century marketi</w:t>
        </w:r>
        <w:r w:rsidR="004C3BAD" w:rsidRPr="006A56FF" w:rsidDel="001302F4">
          <w:rPr>
            <w:lang w:val="en-US"/>
          </w:rPr>
          <w:t>zation, commodification</w:t>
        </w:r>
        <w:r w:rsidR="00543908" w:rsidDel="001302F4">
          <w:rPr>
            <w:lang w:val="en-US"/>
          </w:rPr>
          <w:t>,</w:t>
        </w:r>
        <w:r w:rsidR="004C3BAD" w:rsidRPr="006A56FF" w:rsidDel="001302F4">
          <w:rPr>
            <w:lang w:val="en-US"/>
          </w:rPr>
          <w:t xml:space="preserve"> and co</w:t>
        </w:r>
        <w:r w:rsidR="002F441C" w:rsidDel="001302F4">
          <w:rPr>
            <w:lang w:val="en-US"/>
          </w:rPr>
          <w:t>r</w:t>
        </w:r>
        <w:r w:rsidR="004C3BAD" w:rsidRPr="006A56FF" w:rsidDel="001302F4">
          <w:rPr>
            <w:lang w:val="en-US"/>
          </w:rPr>
          <w:t>p</w:t>
        </w:r>
        <w:r w:rsidR="00DF05EA" w:rsidRPr="006A56FF" w:rsidDel="001302F4">
          <w:rPr>
            <w:lang w:val="en-US"/>
          </w:rPr>
          <w:t>o</w:t>
        </w:r>
        <w:r w:rsidR="00261168" w:rsidRPr="006A56FF" w:rsidDel="001302F4">
          <w:rPr>
            <w:lang w:val="en-US"/>
          </w:rPr>
          <w:t>rat</w:t>
        </w:r>
        <w:r w:rsidR="004C3BAD" w:rsidRPr="006A56FF" w:rsidDel="001302F4">
          <w:rPr>
            <w:lang w:val="en-US"/>
          </w:rPr>
          <w:t>ization of care</w:t>
        </w:r>
        <w:r w:rsidR="00DF05EA" w:rsidRPr="006A56FF" w:rsidDel="001302F4">
          <w:rPr>
            <w:lang w:val="en-US"/>
          </w:rPr>
          <w:t xml:space="preserve"> changed LTC systems all over the world </w:t>
        </w:r>
      </w:moveFrom>
      <w:sdt>
        <w:sdtPr>
          <w:rPr>
            <w:lang w:val="en-US"/>
          </w:rPr>
          <w:alias w:val="Don't edit this field"/>
          <w:tag w:val="CitaviPlaceholder#f1726c79-1af5-4e75-8eca-fc2f639f003d"/>
          <w:id w:val="14994"/>
          <w:placeholder>
            <w:docPart w:val="DefaultPlaceholder_-1854013440"/>
          </w:placeholder>
        </w:sdtPr>
        <w:sdtEndPr/>
        <w:sdtContent>
          <w:moveFrom w:id="472" w:author="Claus Wendt" w:date="2020-09-04T12:33:00Z">
            <w:r w:rsidR="00DF05EA" w:rsidRPr="006A56FF" w:rsidDel="001302F4">
              <w:rPr>
                <w:lang w:val="en-US"/>
              </w:rPr>
              <w:fldChar w:fldCharType="begin"/>
            </w:r>
            <w:r w:rsidR="006E36CF" w:rsidDel="001302F4">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sidDel="001302F4">
              <w:rPr>
                <w:lang w:val="en-US"/>
              </w:rPr>
              <w:fldChar w:fldCharType="separate"/>
            </w:r>
            <w:r w:rsidR="000B0433" w:rsidDel="001302F4">
              <w:rPr>
                <w:lang w:val="en-US"/>
              </w:rPr>
              <w:t>(Farris and Marchetti, 2017)</w:t>
            </w:r>
            <w:r w:rsidR="00DF05EA" w:rsidRPr="006A56FF" w:rsidDel="001302F4">
              <w:rPr>
                <w:lang w:val="en-US"/>
              </w:rPr>
              <w:fldChar w:fldCharType="end"/>
            </w:r>
          </w:moveFrom>
        </w:sdtContent>
      </w:sdt>
      <w:moveFrom w:id="473" w:author="Claus Wendt" w:date="2020-09-04T12:33:00Z">
        <w:r w:rsidR="00DF05EA" w:rsidRPr="006A56FF" w:rsidDel="001302F4">
          <w:rPr>
            <w:lang w:val="en-US"/>
          </w:rPr>
          <w:t>, which makes a new and updated LTC typology necessary.</w:t>
        </w:r>
      </w:moveFrom>
    </w:p>
    <w:p w14:paraId="0EE6786B" w14:textId="77777777" w:rsidR="0047645E" w:rsidRPr="0047645E" w:rsidRDefault="0047645E">
      <w:pPr>
        <w:pStyle w:val="Beschriftung"/>
        <w:keepNext/>
        <w:spacing w:before="0" w:after="0" w:line="160" w:lineRule="exact"/>
        <w:jc w:val="left"/>
        <w:rPr>
          <w:ins w:id="474" w:author="Claus Wendt" w:date="2020-09-04T15:35:00Z"/>
          <w:sz w:val="16"/>
          <w:szCs w:val="16"/>
          <w:lang w:val="en-US"/>
          <w:rPrChange w:id="475" w:author="Claus Wendt" w:date="2020-09-04T15:35:00Z">
            <w:rPr>
              <w:ins w:id="476" w:author="Claus Wendt" w:date="2020-09-04T15:35:00Z"/>
              <w:sz w:val="22"/>
              <w:szCs w:val="22"/>
              <w:lang w:val="en-US"/>
            </w:rPr>
          </w:rPrChange>
        </w:rPr>
        <w:pPrChange w:id="477" w:author="Claus Wendt" w:date="2020-09-04T15:35:00Z">
          <w:pPr>
            <w:pStyle w:val="Beschriftung"/>
            <w:keepNext/>
            <w:spacing w:before="240" w:after="240"/>
            <w:jc w:val="left"/>
          </w:pPr>
        </w:pPrChange>
      </w:pPr>
      <w:ins w:id="478" w:author="Claus Wendt" w:date="2020-09-04T15:35:00Z">
        <w:r w:rsidRPr="0047645E">
          <w:rPr>
            <w:sz w:val="16"/>
            <w:szCs w:val="16"/>
            <w:lang w:val="en-US"/>
            <w:rPrChange w:id="479" w:author="Claus Wendt" w:date="2020-09-04T15:35:00Z">
              <w:rPr>
                <w:sz w:val="22"/>
                <w:szCs w:val="22"/>
                <w:lang w:val="en-US"/>
              </w:rPr>
            </w:rPrChange>
          </w:rPr>
          <w:t xml:space="preserve">Table </w:t>
        </w:r>
        <w:r w:rsidRPr="0047645E">
          <w:rPr>
            <w:sz w:val="16"/>
            <w:szCs w:val="16"/>
            <w:lang w:val="en-US"/>
            <w:rPrChange w:id="480" w:author="Claus Wendt" w:date="2020-09-04T15:35:00Z">
              <w:rPr>
                <w:sz w:val="22"/>
                <w:szCs w:val="22"/>
                <w:lang w:val="en-US"/>
              </w:rPr>
            </w:rPrChange>
          </w:rPr>
          <w:fldChar w:fldCharType="begin"/>
        </w:r>
        <w:r w:rsidRPr="0047645E">
          <w:rPr>
            <w:sz w:val="16"/>
            <w:szCs w:val="16"/>
            <w:lang w:val="en-US"/>
            <w:rPrChange w:id="481" w:author="Claus Wendt" w:date="2020-09-04T15:35:00Z">
              <w:rPr>
                <w:sz w:val="22"/>
                <w:szCs w:val="22"/>
                <w:lang w:val="en-US"/>
              </w:rPr>
            </w:rPrChange>
          </w:rPr>
          <w:instrText xml:space="preserve"> SEQ Table \* ARABIC </w:instrText>
        </w:r>
        <w:r w:rsidRPr="0047645E">
          <w:rPr>
            <w:sz w:val="16"/>
            <w:szCs w:val="16"/>
            <w:lang w:val="en-US"/>
            <w:rPrChange w:id="482" w:author="Claus Wendt" w:date="2020-09-04T15:35:00Z">
              <w:rPr>
                <w:sz w:val="22"/>
                <w:szCs w:val="22"/>
                <w:lang w:val="en-US"/>
              </w:rPr>
            </w:rPrChange>
          </w:rPr>
          <w:fldChar w:fldCharType="separate"/>
        </w:r>
        <w:r w:rsidRPr="0047645E">
          <w:rPr>
            <w:sz w:val="16"/>
            <w:szCs w:val="16"/>
            <w:lang w:val="en-US"/>
            <w:rPrChange w:id="483" w:author="Claus Wendt" w:date="2020-09-04T15:35:00Z">
              <w:rPr>
                <w:sz w:val="22"/>
                <w:szCs w:val="22"/>
                <w:lang w:val="en-US"/>
              </w:rPr>
            </w:rPrChange>
          </w:rPr>
          <w:t>4</w:t>
        </w:r>
        <w:r w:rsidRPr="0047645E">
          <w:rPr>
            <w:sz w:val="16"/>
            <w:szCs w:val="16"/>
            <w:lang w:val="en-US"/>
            <w:rPrChange w:id="484" w:author="Claus Wendt" w:date="2020-09-04T15:35:00Z">
              <w:rPr>
                <w:sz w:val="22"/>
                <w:szCs w:val="22"/>
                <w:lang w:val="en-US"/>
              </w:rPr>
            </w:rPrChange>
          </w:rPr>
          <w:fldChar w:fldCharType="end"/>
        </w:r>
        <w:r w:rsidRPr="0047645E">
          <w:rPr>
            <w:sz w:val="16"/>
            <w:szCs w:val="16"/>
            <w:lang w:val="en-US"/>
            <w:rPrChange w:id="485" w:author="Claus Wendt" w:date="2020-09-04T15:35:00Z">
              <w:rPr>
                <w:sz w:val="22"/>
                <w:szCs w:val="22"/>
                <w:lang w:val="en-US"/>
              </w:rPr>
            </w:rPrChange>
          </w:rPr>
          <w:t>: Overview of cluster labels and characteristics of 6 LTC types</w:t>
        </w:r>
      </w:ins>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47645E" w:rsidRPr="0047645E" w14:paraId="51B9B5F1" w14:textId="77777777" w:rsidTr="00A32914">
        <w:trPr>
          <w:cnfStyle w:val="100000000000" w:firstRow="1" w:lastRow="0" w:firstColumn="0" w:lastColumn="0" w:oddVBand="0" w:evenVBand="0" w:oddHBand="0" w:evenHBand="0" w:firstRowFirstColumn="0" w:firstRowLastColumn="0" w:lastRowFirstColumn="0" w:lastRowLastColumn="0"/>
          <w:trHeight w:val="283"/>
          <w:ins w:id="486" w:author="Claus Wendt" w:date="2020-09-04T15:35:00Z"/>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3AA663C8" w14:textId="77777777" w:rsidR="0047645E" w:rsidRPr="0047645E" w:rsidRDefault="0047645E">
            <w:pPr>
              <w:spacing w:line="160" w:lineRule="exact"/>
              <w:rPr>
                <w:ins w:id="487" w:author="Claus Wendt" w:date="2020-09-04T15:35:00Z"/>
                <w:b w:val="0"/>
                <w:bCs w:val="0"/>
                <w:caps w:val="0"/>
                <w:sz w:val="16"/>
                <w:szCs w:val="16"/>
                <w:lang w:val="en-US"/>
              </w:rPr>
              <w:pPrChange w:id="488" w:author="Claus Wendt" w:date="2020-09-04T15:35:00Z">
                <w:pPr>
                  <w:spacing w:before="240" w:after="240" w:line="276" w:lineRule="auto"/>
                </w:pPr>
              </w:pPrChange>
            </w:pPr>
          </w:p>
        </w:tc>
        <w:tc>
          <w:tcPr>
            <w:tcW w:w="1247" w:type="dxa"/>
            <w:tcBorders>
              <w:top w:val="single" w:sz="12" w:space="0" w:color="auto"/>
              <w:bottom w:val="single" w:sz="12" w:space="0" w:color="auto"/>
            </w:tcBorders>
            <w:shd w:val="clear" w:color="auto" w:fill="FFFFFF" w:themeFill="background1"/>
            <w:vAlign w:val="center"/>
          </w:tcPr>
          <w:p w14:paraId="1C4ED15E"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489" w:author="Claus Wendt" w:date="2020-09-04T15:35:00Z"/>
                <w:b w:val="0"/>
                <w:bCs w:val="0"/>
                <w:caps w:val="0"/>
                <w:sz w:val="16"/>
                <w:szCs w:val="16"/>
                <w:highlight w:val="green"/>
                <w:lang w:val="en-US"/>
              </w:rPr>
              <w:pPrChange w:id="490"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491" w:author="Claus Wendt" w:date="2020-09-04T15:35:00Z">
              <w:r w:rsidRPr="0047645E">
                <w:rPr>
                  <w:sz w:val="16"/>
                  <w:szCs w:val="16"/>
                  <w:highlight w:val="green"/>
                  <w:lang w:val="en-US"/>
                </w:rPr>
                <w:t>Residual Public system</w:t>
              </w:r>
            </w:ins>
          </w:p>
        </w:tc>
        <w:tc>
          <w:tcPr>
            <w:tcW w:w="1247" w:type="dxa"/>
            <w:tcBorders>
              <w:top w:val="single" w:sz="12" w:space="0" w:color="auto"/>
              <w:bottom w:val="single" w:sz="12" w:space="0" w:color="auto"/>
            </w:tcBorders>
            <w:shd w:val="clear" w:color="auto" w:fill="FFFFFF" w:themeFill="background1"/>
            <w:vAlign w:val="center"/>
          </w:tcPr>
          <w:p w14:paraId="16C2B13B"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492" w:author="Claus Wendt" w:date="2020-09-04T15:35:00Z"/>
                <w:b w:val="0"/>
                <w:bCs w:val="0"/>
                <w:caps w:val="0"/>
                <w:sz w:val="16"/>
                <w:szCs w:val="16"/>
                <w:highlight w:val="green"/>
                <w:lang w:val="en-US"/>
              </w:rPr>
              <w:pPrChange w:id="493"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494" w:author="Claus Wendt" w:date="2020-09-04T15:35:00Z">
              <w:r w:rsidRPr="0047645E">
                <w:rPr>
                  <w:sz w:val="16"/>
                  <w:szCs w:val="16"/>
                  <w:highlight w:val="green"/>
                  <w:lang w:val="en-US"/>
                </w:rPr>
                <w:t>Private Supply system</w:t>
              </w:r>
            </w:ins>
          </w:p>
        </w:tc>
        <w:tc>
          <w:tcPr>
            <w:tcW w:w="1247" w:type="dxa"/>
            <w:tcBorders>
              <w:top w:val="single" w:sz="12" w:space="0" w:color="auto"/>
              <w:bottom w:val="single" w:sz="12" w:space="0" w:color="auto"/>
            </w:tcBorders>
            <w:shd w:val="clear" w:color="auto" w:fill="FFFFFF" w:themeFill="background1"/>
            <w:vAlign w:val="center"/>
          </w:tcPr>
          <w:p w14:paraId="4615F31C"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495" w:author="Claus Wendt" w:date="2020-09-04T15:35:00Z"/>
                <w:b w:val="0"/>
                <w:bCs w:val="0"/>
                <w:caps w:val="0"/>
                <w:sz w:val="16"/>
                <w:szCs w:val="16"/>
                <w:highlight w:val="green"/>
                <w:lang w:val="en-US"/>
              </w:rPr>
              <w:pPrChange w:id="496"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497" w:author="Claus Wendt" w:date="2020-09-04T15:35:00Z">
              <w:r w:rsidRPr="0047645E">
                <w:rPr>
                  <w:sz w:val="16"/>
                  <w:szCs w:val="16"/>
                  <w:highlight w:val="green"/>
                  <w:lang w:val="en-US"/>
                </w:rPr>
                <w:t>Public supply system</w:t>
              </w:r>
            </w:ins>
          </w:p>
        </w:tc>
        <w:tc>
          <w:tcPr>
            <w:tcW w:w="1247" w:type="dxa"/>
            <w:tcBorders>
              <w:top w:val="single" w:sz="12" w:space="0" w:color="auto"/>
              <w:bottom w:val="single" w:sz="12" w:space="0" w:color="auto"/>
            </w:tcBorders>
            <w:shd w:val="clear" w:color="auto" w:fill="FFFFFF" w:themeFill="background1"/>
            <w:vAlign w:val="center"/>
          </w:tcPr>
          <w:p w14:paraId="531C485F"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498" w:author="Claus Wendt" w:date="2020-09-04T15:35:00Z"/>
                <w:b w:val="0"/>
                <w:bCs w:val="0"/>
                <w:caps w:val="0"/>
                <w:sz w:val="16"/>
                <w:szCs w:val="16"/>
                <w:highlight w:val="green"/>
                <w:lang w:val="en-US"/>
              </w:rPr>
              <w:pPrChange w:id="499"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500" w:author="Claus Wendt" w:date="2020-09-04T15:35:00Z">
              <w:r w:rsidRPr="0047645E">
                <w:rPr>
                  <w:sz w:val="16"/>
                  <w:szCs w:val="16"/>
                  <w:highlight w:val="green"/>
                  <w:lang w:val="en-US"/>
                </w:rPr>
                <w:t>Evolving Public supply system</w:t>
              </w:r>
            </w:ins>
          </w:p>
        </w:tc>
        <w:tc>
          <w:tcPr>
            <w:tcW w:w="1247" w:type="dxa"/>
            <w:tcBorders>
              <w:top w:val="single" w:sz="12" w:space="0" w:color="auto"/>
              <w:bottom w:val="single" w:sz="12" w:space="0" w:color="auto"/>
            </w:tcBorders>
            <w:shd w:val="clear" w:color="auto" w:fill="FFFFFF" w:themeFill="background1"/>
            <w:vAlign w:val="center"/>
          </w:tcPr>
          <w:p w14:paraId="7F113E1F"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501" w:author="Claus Wendt" w:date="2020-09-04T15:35:00Z"/>
                <w:b w:val="0"/>
                <w:bCs w:val="0"/>
                <w:caps w:val="0"/>
                <w:sz w:val="16"/>
                <w:szCs w:val="16"/>
                <w:highlight w:val="green"/>
                <w:lang w:val="en-US"/>
              </w:rPr>
              <w:pPrChange w:id="502"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503" w:author="Claus Wendt" w:date="2020-09-04T15:35:00Z">
              <w:r w:rsidRPr="0047645E">
                <w:rPr>
                  <w:sz w:val="16"/>
                  <w:szCs w:val="16"/>
                  <w:highlight w:val="green"/>
                  <w:lang w:val="en-US"/>
                </w:rPr>
                <w:t>Private need-Based supply system</w:t>
              </w:r>
            </w:ins>
          </w:p>
        </w:tc>
        <w:tc>
          <w:tcPr>
            <w:tcW w:w="1247" w:type="dxa"/>
            <w:tcBorders>
              <w:top w:val="single" w:sz="12" w:space="0" w:color="auto"/>
              <w:bottom w:val="single" w:sz="12" w:space="0" w:color="auto"/>
            </w:tcBorders>
            <w:shd w:val="clear" w:color="auto" w:fill="FFFFFF" w:themeFill="background1"/>
            <w:vAlign w:val="center"/>
          </w:tcPr>
          <w:p w14:paraId="538934C1" w14:textId="77777777" w:rsidR="0047645E" w:rsidRPr="0047645E" w:rsidRDefault="0047645E">
            <w:pPr>
              <w:spacing w:line="160" w:lineRule="exact"/>
              <w:jc w:val="center"/>
              <w:cnfStyle w:val="100000000000" w:firstRow="1" w:lastRow="0" w:firstColumn="0" w:lastColumn="0" w:oddVBand="0" w:evenVBand="0" w:oddHBand="0" w:evenHBand="0" w:firstRowFirstColumn="0" w:firstRowLastColumn="0" w:lastRowFirstColumn="0" w:lastRowLastColumn="0"/>
              <w:rPr>
                <w:ins w:id="504" w:author="Claus Wendt" w:date="2020-09-04T15:35:00Z"/>
                <w:b w:val="0"/>
                <w:bCs w:val="0"/>
                <w:caps w:val="0"/>
                <w:sz w:val="16"/>
                <w:szCs w:val="16"/>
                <w:highlight w:val="green"/>
                <w:lang w:val="en-US"/>
              </w:rPr>
              <w:pPrChange w:id="505" w:author="Claus Wendt" w:date="2020-09-04T15:35:00Z">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pPr>
              </w:pPrChange>
            </w:pPr>
            <w:ins w:id="506" w:author="Claus Wendt" w:date="2020-09-04T15:35:00Z">
              <w:r w:rsidRPr="0047645E">
                <w:rPr>
                  <w:sz w:val="16"/>
                  <w:szCs w:val="16"/>
                  <w:highlight w:val="green"/>
                  <w:lang w:val="en-US"/>
                </w:rPr>
                <w:t>Evolving Private Need-Based system</w:t>
              </w:r>
            </w:ins>
          </w:p>
        </w:tc>
      </w:tr>
      <w:tr w:rsidR="0047645E" w:rsidRPr="0047645E" w14:paraId="57182687" w14:textId="77777777" w:rsidTr="00A32914">
        <w:trPr>
          <w:cnfStyle w:val="000000100000" w:firstRow="0" w:lastRow="0" w:firstColumn="0" w:lastColumn="0" w:oddVBand="0" w:evenVBand="0" w:oddHBand="1" w:evenHBand="0" w:firstRowFirstColumn="0" w:firstRowLastColumn="0" w:lastRowFirstColumn="0" w:lastRowLastColumn="0"/>
          <w:trHeight w:val="283"/>
          <w:ins w:id="507" w:author="Claus Wendt" w:date="2020-09-04T15:35:00Z"/>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5C85B29E" w14:textId="77777777" w:rsidR="0047645E" w:rsidRPr="0047645E" w:rsidRDefault="0047645E">
            <w:pPr>
              <w:spacing w:line="160" w:lineRule="exact"/>
              <w:rPr>
                <w:ins w:id="508" w:author="Claus Wendt" w:date="2020-09-04T15:35:00Z"/>
                <w:b w:val="0"/>
                <w:bCs w:val="0"/>
                <w:caps w:val="0"/>
                <w:sz w:val="16"/>
                <w:szCs w:val="16"/>
                <w:lang w:val="en-US"/>
              </w:rPr>
              <w:pPrChange w:id="509" w:author="Claus Wendt" w:date="2020-09-04T15:35:00Z">
                <w:pPr>
                  <w:spacing w:before="240" w:after="240" w:line="360" w:lineRule="auto"/>
                </w:pPr>
              </w:pPrChange>
            </w:pPr>
            <w:ins w:id="510" w:author="Claus Wendt" w:date="2020-09-04T15:35:00Z">
              <w:r w:rsidRPr="0047645E">
                <w:rPr>
                  <w:b w:val="0"/>
                  <w:bCs w:val="0"/>
                  <w:caps w:val="0"/>
                  <w:sz w:val="16"/>
                  <w:szCs w:val="16"/>
                  <w:lang w:val="en-US"/>
                </w:rPr>
                <w:t>Cluster composition</w:t>
              </w:r>
            </w:ins>
          </w:p>
        </w:tc>
        <w:tc>
          <w:tcPr>
            <w:tcW w:w="1247" w:type="dxa"/>
            <w:tcBorders>
              <w:top w:val="single" w:sz="12" w:space="0" w:color="auto"/>
            </w:tcBorders>
            <w:shd w:val="clear" w:color="auto" w:fill="FFFFFF" w:themeFill="background1"/>
            <w:vAlign w:val="center"/>
          </w:tcPr>
          <w:p w14:paraId="10224FF6"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11" w:author="Claus Wendt" w:date="2020-09-04T15:35:00Z"/>
                <w:sz w:val="16"/>
                <w:szCs w:val="16"/>
                <w:highlight w:val="green"/>
              </w:rPr>
              <w:pPrChange w:id="512"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13" w:author="Claus Wendt" w:date="2020-09-04T15:35:00Z">
              <w:r w:rsidRPr="0047645E">
                <w:rPr>
                  <w:sz w:val="16"/>
                  <w:szCs w:val="16"/>
                  <w:highlight w:val="green"/>
                  <w:lang w:val="en-US"/>
                </w:rPr>
                <w:t>CZ, LV, PL</w:t>
              </w:r>
            </w:ins>
          </w:p>
        </w:tc>
        <w:tc>
          <w:tcPr>
            <w:tcW w:w="1247" w:type="dxa"/>
            <w:tcBorders>
              <w:top w:val="single" w:sz="12" w:space="0" w:color="auto"/>
              <w:bottom w:val="single" w:sz="4" w:space="0" w:color="auto"/>
            </w:tcBorders>
            <w:shd w:val="clear" w:color="auto" w:fill="FFFFFF" w:themeFill="background1"/>
            <w:vAlign w:val="center"/>
          </w:tcPr>
          <w:p w14:paraId="0F624DD0"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14" w:author="Claus Wendt" w:date="2020-09-04T15:35:00Z"/>
                <w:sz w:val="16"/>
                <w:szCs w:val="16"/>
                <w:highlight w:val="green"/>
              </w:rPr>
              <w:pPrChange w:id="515"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16" w:author="Claus Wendt" w:date="2020-09-04T15:35:00Z">
              <w:r w:rsidRPr="0047645E">
                <w:rPr>
                  <w:sz w:val="16"/>
                  <w:szCs w:val="16"/>
                  <w:highlight w:val="green"/>
                </w:rPr>
                <w:t>DE, FI</w:t>
              </w:r>
            </w:ins>
          </w:p>
        </w:tc>
        <w:tc>
          <w:tcPr>
            <w:tcW w:w="1247" w:type="dxa"/>
            <w:tcBorders>
              <w:top w:val="single" w:sz="12" w:space="0" w:color="auto"/>
              <w:bottom w:val="single" w:sz="4" w:space="0" w:color="auto"/>
            </w:tcBorders>
            <w:shd w:val="clear" w:color="auto" w:fill="FFFFFF" w:themeFill="background1"/>
            <w:vAlign w:val="center"/>
          </w:tcPr>
          <w:p w14:paraId="494FD5F1"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17" w:author="Claus Wendt" w:date="2020-09-04T15:35:00Z"/>
                <w:sz w:val="16"/>
                <w:szCs w:val="16"/>
                <w:highlight w:val="green"/>
              </w:rPr>
              <w:pPrChange w:id="518"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19" w:author="Claus Wendt" w:date="2020-09-04T15:35:00Z">
              <w:r w:rsidRPr="0047645E">
                <w:rPr>
                  <w:sz w:val="16"/>
                  <w:szCs w:val="16"/>
                  <w:highlight w:val="green"/>
                  <w:lang w:val="en-US"/>
                </w:rPr>
                <w:t>DK, IE, NO, SE</w:t>
              </w:r>
            </w:ins>
          </w:p>
        </w:tc>
        <w:tc>
          <w:tcPr>
            <w:tcW w:w="1247" w:type="dxa"/>
            <w:tcBorders>
              <w:top w:val="single" w:sz="12" w:space="0" w:color="auto"/>
              <w:bottom w:val="single" w:sz="4" w:space="0" w:color="auto"/>
            </w:tcBorders>
            <w:shd w:val="clear" w:color="auto" w:fill="FFFFFF" w:themeFill="background1"/>
            <w:vAlign w:val="center"/>
          </w:tcPr>
          <w:p w14:paraId="16CF4CE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20" w:author="Claus Wendt" w:date="2020-09-04T15:35:00Z"/>
                <w:sz w:val="16"/>
                <w:szCs w:val="16"/>
                <w:highlight w:val="green"/>
                <w:lang w:val="en-US"/>
              </w:rPr>
              <w:pPrChange w:id="521"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22" w:author="Claus Wendt" w:date="2020-09-04T15:35:00Z">
              <w:r w:rsidRPr="0047645E">
                <w:rPr>
                  <w:sz w:val="16"/>
                  <w:szCs w:val="16"/>
                  <w:highlight w:val="green"/>
                  <w:lang w:val="en-US"/>
                </w:rPr>
                <w:t>JP, KR</w:t>
              </w:r>
            </w:ins>
          </w:p>
        </w:tc>
        <w:tc>
          <w:tcPr>
            <w:tcW w:w="1247" w:type="dxa"/>
            <w:tcBorders>
              <w:top w:val="single" w:sz="12" w:space="0" w:color="auto"/>
              <w:bottom w:val="single" w:sz="4" w:space="0" w:color="auto"/>
            </w:tcBorders>
            <w:shd w:val="clear" w:color="auto" w:fill="FFFFFF" w:themeFill="background1"/>
            <w:vAlign w:val="center"/>
          </w:tcPr>
          <w:p w14:paraId="29C6F9CA"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23" w:author="Claus Wendt" w:date="2020-09-04T15:35:00Z"/>
                <w:sz w:val="16"/>
                <w:szCs w:val="16"/>
                <w:highlight w:val="green"/>
                <w:lang w:val="en-US"/>
              </w:rPr>
              <w:pPrChange w:id="524"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25" w:author="Claus Wendt" w:date="2020-09-04T15:35:00Z">
              <w:r w:rsidRPr="0047645E">
                <w:rPr>
                  <w:sz w:val="16"/>
                  <w:szCs w:val="16"/>
                  <w:highlight w:val="green"/>
                  <w:lang w:val="en-US"/>
                </w:rPr>
                <w:t>AU, BE, CH, LU, NL, SK, SI</w:t>
              </w:r>
            </w:ins>
          </w:p>
        </w:tc>
        <w:tc>
          <w:tcPr>
            <w:tcW w:w="1247" w:type="dxa"/>
            <w:tcBorders>
              <w:top w:val="single" w:sz="12" w:space="0" w:color="auto"/>
              <w:bottom w:val="single" w:sz="4" w:space="0" w:color="auto"/>
            </w:tcBorders>
            <w:shd w:val="clear" w:color="auto" w:fill="FFFFFF" w:themeFill="background1"/>
            <w:vAlign w:val="center"/>
          </w:tcPr>
          <w:p w14:paraId="51697E1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526" w:author="Claus Wendt" w:date="2020-09-04T15:35:00Z"/>
                <w:sz w:val="16"/>
                <w:szCs w:val="16"/>
                <w:highlight w:val="green"/>
              </w:rPr>
              <w:pPrChange w:id="527" w:author="Claus Wendt" w:date="2020-09-04T15:35:00Z">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pPr>
              </w:pPrChange>
            </w:pPr>
            <w:ins w:id="528" w:author="Claus Wendt" w:date="2020-09-04T15:35:00Z">
              <w:r w:rsidRPr="0047645E">
                <w:rPr>
                  <w:sz w:val="16"/>
                  <w:szCs w:val="16"/>
                  <w:highlight w:val="green"/>
                </w:rPr>
                <w:t>EE, ES, FR, IL, NZ, UK, US</w:t>
              </w:r>
            </w:ins>
          </w:p>
        </w:tc>
      </w:tr>
      <w:tr w:rsidR="0047645E" w:rsidRPr="0047645E" w14:paraId="616B13C1" w14:textId="77777777" w:rsidTr="00A32914">
        <w:trPr>
          <w:trHeight w:val="283"/>
          <w:ins w:id="529" w:author="Claus Wendt" w:date="2020-09-04T15:35: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548AFCE2" w14:textId="77777777" w:rsidR="0047645E" w:rsidRPr="0047645E" w:rsidRDefault="0047645E">
            <w:pPr>
              <w:spacing w:line="160" w:lineRule="exact"/>
              <w:rPr>
                <w:ins w:id="530" w:author="Claus Wendt" w:date="2020-09-04T15:35:00Z"/>
                <w:sz w:val="16"/>
                <w:szCs w:val="16"/>
                <w:lang w:val="en-US"/>
              </w:rPr>
              <w:pPrChange w:id="531" w:author="Claus Wendt" w:date="2020-09-04T15:35:00Z">
                <w:pPr>
                  <w:spacing w:line="360" w:lineRule="auto"/>
                </w:pPr>
              </w:pPrChange>
            </w:pPr>
            <w:ins w:id="532" w:author="Claus Wendt" w:date="2020-09-04T15:35:00Z">
              <w:r w:rsidRPr="0047645E">
                <w:rPr>
                  <w:b w:val="0"/>
                  <w:bCs w:val="0"/>
                  <w:caps w:val="0"/>
                  <w:sz w:val="16"/>
                  <w:szCs w:val="16"/>
                  <w:lang w:val="en-US"/>
                </w:rPr>
                <w:t xml:space="preserve">Supply </w:t>
              </w:r>
            </w:ins>
          </w:p>
          <w:p w14:paraId="73143CE5" w14:textId="77777777" w:rsidR="0047645E" w:rsidRPr="0047645E" w:rsidRDefault="0047645E">
            <w:pPr>
              <w:spacing w:line="160" w:lineRule="exact"/>
              <w:ind w:firstLine="180"/>
              <w:rPr>
                <w:ins w:id="533" w:author="Claus Wendt" w:date="2020-09-04T15:35:00Z"/>
                <w:sz w:val="16"/>
                <w:szCs w:val="16"/>
                <w:lang w:val="en-US"/>
              </w:rPr>
              <w:pPrChange w:id="534" w:author="Claus Wendt" w:date="2020-09-04T15:35:00Z">
                <w:pPr>
                  <w:spacing w:line="360" w:lineRule="auto"/>
                  <w:ind w:firstLine="180"/>
                </w:pPr>
              </w:pPrChange>
            </w:pPr>
            <w:ins w:id="535" w:author="Claus Wendt" w:date="2020-09-04T15:35:00Z">
              <w:r w:rsidRPr="0047645E">
                <w:rPr>
                  <w:b w:val="0"/>
                  <w:bCs w:val="0"/>
                  <w:caps w:val="0"/>
                  <w:sz w:val="16"/>
                  <w:szCs w:val="16"/>
                  <w:lang w:val="en-US"/>
                </w:rPr>
                <w:t>Expenditure</w:t>
              </w:r>
            </w:ins>
          </w:p>
          <w:p w14:paraId="6A711261" w14:textId="77777777" w:rsidR="0047645E" w:rsidRPr="0047645E" w:rsidRDefault="0047645E">
            <w:pPr>
              <w:spacing w:line="160" w:lineRule="exact"/>
              <w:ind w:firstLine="180"/>
              <w:rPr>
                <w:ins w:id="536" w:author="Claus Wendt" w:date="2020-09-04T15:35:00Z"/>
                <w:sz w:val="16"/>
                <w:szCs w:val="16"/>
                <w:lang w:val="en-US"/>
              </w:rPr>
              <w:pPrChange w:id="537" w:author="Claus Wendt" w:date="2020-09-04T15:35:00Z">
                <w:pPr>
                  <w:spacing w:line="360" w:lineRule="auto"/>
                  <w:ind w:firstLine="180"/>
                </w:pPr>
              </w:pPrChange>
            </w:pPr>
            <w:ins w:id="538" w:author="Claus Wendt" w:date="2020-09-04T15:35:00Z">
              <w:r w:rsidRPr="0047645E">
                <w:rPr>
                  <w:sz w:val="16"/>
                  <w:szCs w:val="16"/>
                  <w:lang w:val="en-US"/>
                </w:rPr>
                <w:t>Beds</w:t>
              </w:r>
            </w:ins>
          </w:p>
          <w:p w14:paraId="0EDAF061" w14:textId="77777777" w:rsidR="0047645E" w:rsidRPr="0047645E" w:rsidRDefault="0047645E">
            <w:pPr>
              <w:spacing w:line="160" w:lineRule="exact"/>
              <w:ind w:firstLine="180"/>
              <w:rPr>
                <w:ins w:id="539" w:author="Claus Wendt" w:date="2020-09-04T15:35:00Z"/>
                <w:b w:val="0"/>
                <w:bCs w:val="0"/>
                <w:caps w:val="0"/>
                <w:sz w:val="16"/>
                <w:szCs w:val="16"/>
                <w:lang w:val="en-US"/>
              </w:rPr>
              <w:pPrChange w:id="540" w:author="Claus Wendt" w:date="2020-09-04T15:35:00Z">
                <w:pPr>
                  <w:spacing w:line="360" w:lineRule="auto"/>
                  <w:ind w:firstLine="180"/>
                </w:pPr>
              </w:pPrChange>
            </w:pPr>
            <w:ins w:id="541" w:author="Claus Wendt" w:date="2020-09-04T15:35:00Z">
              <w:r w:rsidRPr="0047645E">
                <w:rPr>
                  <w:sz w:val="16"/>
                  <w:szCs w:val="16"/>
                  <w:lang w:val="en-US"/>
                </w:rPr>
                <w:t>Recipients</w:t>
              </w:r>
            </w:ins>
          </w:p>
        </w:tc>
        <w:tc>
          <w:tcPr>
            <w:tcW w:w="1247" w:type="dxa"/>
            <w:tcBorders>
              <w:top w:val="single" w:sz="4" w:space="0" w:color="auto"/>
            </w:tcBorders>
            <w:shd w:val="clear" w:color="auto" w:fill="FFFFFF" w:themeFill="background1"/>
            <w:vAlign w:val="center"/>
          </w:tcPr>
          <w:p w14:paraId="00446440"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42" w:author="Claus Wendt" w:date="2020-09-04T15:35:00Z"/>
                <w:sz w:val="16"/>
                <w:szCs w:val="16"/>
                <w:highlight w:val="green"/>
                <w:lang w:val="en-US"/>
              </w:rPr>
              <w:pPrChange w:id="543"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5AC6A8C4"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44" w:author="Claus Wendt" w:date="2020-09-04T15:35:00Z"/>
                <w:sz w:val="16"/>
                <w:szCs w:val="16"/>
                <w:highlight w:val="green"/>
                <w:lang w:val="en-US"/>
              </w:rPr>
              <w:pPrChange w:id="545"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46" w:author="Claus Wendt" w:date="2020-09-04T15:35:00Z">
              <w:r w:rsidRPr="0047645E">
                <w:rPr>
                  <w:sz w:val="16"/>
                  <w:szCs w:val="16"/>
                  <w:highlight w:val="green"/>
                  <w:lang w:val="en-US"/>
                </w:rPr>
                <w:t>Low</w:t>
              </w:r>
            </w:ins>
          </w:p>
          <w:p w14:paraId="124545EB"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47" w:author="Claus Wendt" w:date="2020-09-04T15:35:00Z"/>
                <w:sz w:val="16"/>
                <w:szCs w:val="16"/>
                <w:highlight w:val="green"/>
                <w:lang w:val="en-US"/>
              </w:rPr>
              <w:pPrChange w:id="548"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49" w:author="Claus Wendt" w:date="2020-09-04T15:35:00Z">
              <w:r w:rsidRPr="0047645E">
                <w:rPr>
                  <w:sz w:val="16"/>
                  <w:szCs w:val="16"/>
                  <w:highlight w:val="green"/>
                  <w:lang w:val="en-US"/>
                </w:rPr>
                <w:t>Low</w:t>
              </w:r>
            </w:ins>
          </w:p>
          <w:p w14:paraId="0697FAA7"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50" w:author="Claus Wendt" w:date="2020-09-04T15:35:00Z"/>
                <w:sz w:val="16"/>
                <w:szCs w:val="16"/>
                <w:highlight w:val="green"/>
                <w:lang w:val="en-US"/>
              </w:rPr>
              <w:pPrChange w:id="551"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52" w:author="Claus Wendt" w:date="2020-09-04T15:35:00Z">
              <w:r w:rsidRPr="0047645E">
                <w:rPr>
                  <w:sz w:val="16"/>
                  <w:szCs w:val="16"/>
                  <w:highlight w:val="green"/>
                  <w:lang w:val="en-US"/>
                </w:rPr>
                <w:t>Low</w:t>
              </w:r>
            </w:ins>
          </w:p>
        </w:tc>
        <w:tc>
          <w:tcPr>
            <w:tcW w:w="1247" w:type="dxa"/>
            <w:tcBorders>
              <w:top w:val="single" w:sz="4" w:space="0" w:color="auto"/>
            </w:tcBorders>
            <w:shd w:val="clear" w:color="auto" w:fill="FFFFFF" w:themeFill="background1"/>
            <w:vAlign w:val="center"/>
          </w:tcPr>
          <w:p w14:paraId="0F778794"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53" w:author="Claus Wendt" w:date="2020-09-04T15:35:00Z"/>
                <w:sz w:val="16"/>
                <w:szCs w:val="16"/>
                <w:highlight w:val="green"/>
                <w:lang w:val="en-US"/>
              </w:rPr>
              <w:pPrChange w:id="554"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7798E100"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55" w:author="Claus Wendt" w:date="2020-09-04T15:35:00Z"/>
                <w:sz w:val="16"/>
                <w:szCs w:val="16"/>
                <w:highlight w:val="green"/>
                <w:lang w:val="en-US"/>
              </w:rPr>
              <w:pPrChange w:id="556"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57" w:author="Claus Wendt" w:date="2020-09-04T15:35:00Z">
              <w:r w:rsidRPr="0047645E">
                <w:rPr>
                  <w:sz w:val="16"/>
                  <w:szCs w:val="16"/>
                  <w:highlight w:val="green"/>
                  <w:lang w:val="en-US"/>
                </w:rPr>
                <w:t xml:space="preserve">Medium </w:t>
              </w:r>
            </w:ins>
          </w:p>
          <w:p w14:paraId="3EFCAB98"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58" w:author="Claus Wendt" w:date="2020-09-04T15:35:00Z"/>
                <w:sz w:val="16"/>
                <w:szCs w:val="16"/>
                <w:highlight w:val="green"/>
                <w:lang w:val="en-US"/>
              </w:rPr>
              <w:pPrChange w:id="559"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60" w:author="Claus Wendt" w:date="2020-09-04T15:35:00Z">
              <w:r w:rsidRPr="0047645E">
                <w:rPr>
                  <w:sz w:val="16"/>
                  <w:szCs w:val="16"/>
                  <w:highlight w:val="green"/>
                  <w:lang w:val="en-US"/>
                </w:rPr>
                <w:t>High</w:t>
              </w:r>
            </w:ins>
          </w:p>
          <w:p w14:paraId="7E4FC3F3"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61" w:author="Claus Wendt" w:date="2020-09-04T15:35:00Z"/>
                <w:sz w:val="16"/>
                <w:szCs w:val="16"/>
                <w:highlight w:val="green"/>
                <w:lang w:val="en-US"/>
              </w:rPr>
              <w:pPrChange w:id="562"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63" w:author="Claus Wendt" w:date="2020-09-04T15:35:00Z">
              <w:r w:rsidRPr="0047645E">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551D4A65"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64" w:author="Claus Wendt" w:date="2020-09-04T15:35:00Z"/>
                <w:sz w:val="16"/>
                <w:szCs w:val="16"/>
                <w:highlight w:val="green"/>
                <w:lang w:val="en-US"/>
              </w:rPr>
              <w:pPrChange w:id="565"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5FBBEE1D"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66" w:author="Claus Wendt" w:date="2020-09-04T15:35:00Z"/>
                <w:sz w:val="16"/>
                <w:szCs w:val="16"/>
                <w:highlight w:val="green"/>
                <w:lang w:val="en-US"/>
              </w:rPr>
              <w:pPrChange w:id="567"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68" w:author="Claus Wendt" w:date="2020-09-04T15:35:00Z">
              <w:r w:rsidRPr="0047645E">
                <w:rPr>
                  <w:sz w:val="16"/>
                  <w:szCs w:val="16"/>
                  <w:highlight w:val="green"/>
                  <w:lang w:val="en-US"/>
                </w:rPr>
                <w:t>High</w:t>
              </w:r>
            </w:ins>
          </w:p>
          <w:p w14:paraId="47AABE2E"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69" w:author="Claus Wendt" w:date="2020-09-04T15:35:00Z"/>
                <w:sz w:val="16"/>
                <w:szCs w:val="16"/>
                <w:highlight w:val="green"/>
                <w:lang w:val="en-US"/>
              </w:rPr>
              <w:pPrChange w:id="570"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71" w:author="Claus Wendt" w:date="2020-09-04T15:35:00Z">
              <w:r w:rsidRPr="0047645E">
                <w:rPr>
                  <w:sz w:val="16"/>
                  <w:szCs w:val="16"/>
                  <w:highlight w:val="green"/>
                  <w:lang w:val="en-US"/>
                </w:rPr>
                <w:t>High</w:t>
              </w:r>
            </w:ins>
          </w:p>
          <w:p w14:paraId="7C4EB6E9"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72" w:author="Claus Wendt" w:date="2020-09-04T15:35:00Z"/>
                <w:sz w:val="16"/>
                <w:szCs w:val="16"/>
                <w:highlight w:val="green"/>
                <w:lang w:val="en-US"/>
              </w:rPr>
              <w:pPrChange w:id="573"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74" w:author="Claus Wendt" w:date="2020-09-04T15:35:00Z">
              <w:r w:rsidRPr="0047645E">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72CBFE6E"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75" w:author="Claus Wendt" w:date="2020-09-04T15:35:00Z"/>
                <w:sz w:val="16"/>
                <w:szCs w:val="16"/>
                <w:highlight w:val="green"/>
                <w:lang w:val="en-US"/>
              </w:rPr>
              <w:pPrChange w:id="576"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16ECB07C"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77" w:author="Claus Wendt" w:date="2020-09-04T15:35:00Z"/>
                <w:sz w:val="16"/>
                <w:szCs w:val="16"/>
                <w:highlight w:val="green"/>
                <w:lang w:val="en-US"/>
              </w:rPr>
              <w:pPrChange w:id="578"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79" w:author="Claus Wendt" w:date="2020-09-04T15:35:00Z">
              <w:r w:rsidRPr="0047645E">
                <w:rPr>
                  <w:sz w:val="16"/>
                  <w:szCs w:val="16"/>
                  <w:highlight w:val="green"/>
                  <w:lang w:val="en-US"/>
                </w:rPr>
                <w:t>Medium</w:t>
              </w:r>
            </w:ins>
          </w:p>
          <w:p w14:paraId="113B3587"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80" w:author="Claus Wendt" w:date="2020-09-04T15:35:00Z"/>
                <w:sz w:val="16"/>
                <w:szCs w:val="16"/>
                <w:highlight w:val="green"/>
                <w:lang w:val="en-US"/>
              </w:rPr>
              <w:pPrChange w:id="581"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82" w:author="Claus Wendt" w:date="2020-09-04T15:35:00Z">
              <w:r w:rsidRPr="0047645E">
                <w:rPr>
                  <w:sz w:val="16"/>
                  <w:szCs w:val="16"/>
                  <w:highlight w:val="green"/>
                  <w:lang w:val="en-US"/>
                </w:rPr>
                <w:t>Low</w:t>
              </w:r>
            </w:ins>
          </w:p>
          <w:p w14:paraId="27814387"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83" w:author="Claus Wendt" w:date="2020-09-04T15:35:00Z"/>
                <w:sz w:val="16"/>
                <w:szCs w:val="16"/>
                <w:highlight w:val="green"/>
                <w:lang w:val="en-US"/>
              </w:rPr>
              <w:pPrChange w:id="584"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85" w:author="Claus Wendt" w:date="2020-09-04T15:35:00Z">
              <w:r w:rsidRPr="0047645E">
                <w:rPr>
                  <w:sz w:val="16"/>
                  <w:szCs w:val="16"/>
                  <w:highlight w:val="green"/>
                  <w:lang w:val="en-US"/>
                </w:rPr>
                <w:t>Medium</w:t>
              </w:r>
            </w:ins>
          </w:p>
        </w:tc>
        <w:tc>
          <w:tcPr>
            <w:tcW w:w="1247" w:type="dxa"/>
            <w:tcBorders>
              <w:top w:val="single" w:sz="4" w:space="0" w:color="auto"/>
            </w:tcBorders>
            <w:shd w:val="clear" w:color="auto" w:fill="FFFFFF" w:themeFill="background1"/>
            <w:vAlign w:val="center"/>
          </w:tcPr>
          <w:p w14:paraId="25085076"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86" w:author="Claus Wendt" w:date="2020-09-04T15:35:00Z"/>
                <w:sz w:val="16"/>
                <w:szCs w:val="16"/>
                <w:highlight w:val="green"/>
                <w:lang w:val="en-US"/>
              </w:rPr>
              <w:pPrChange w:id="587"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4B037E1B"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88" w:author="Claus Wendt" w:date="2020-09-04T15:35:00Z"/>
                <w:sz w:val="16"/>
                <w:szCs w:val="16"/>
                <w:highlight w:val="green"/>
                <w:lang w:val="en-US"/>
              </w:rPr>
              <w:pPrChange w:id="589"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90" w:author="Claus Wendt" w:date="2020-09-04T15:35:00Z">
              <w:r w:rsidRPr="0047645E">
                <w:rPr>
                  <w:sz w:val="16"/>
                  <w:szCs w:val="16"/>
                  <w:highlight w:val="green"/>
                  <w:lang w:val="en-US"/>
                </w:rPr>
                <w:t>Medium</w:t>
              </w:r>
            </w:ins>
          </w:p>
          <w:p w14:paraId="6009B756"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91" w:author="Claus Wendt" w:date="2020-09-04T15:35:00Z"/>
                <w:sz w:val="16"/>
                <w:szCs w:val="16"/>
                <w:highlight w:val="green"/>
                <w:lang w:val="en-US"/>
              </w:rPr>
              <w:pPrChange w:id="592"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93" w:author="Claus Wendt" w:date="2020-09-04T15:35:00Z">
              <w:r w:rsidRPr="0047645E">
                <w:rPr>
                  <w:sz w:val="16"/>
                  <w:szCs w:val="16"/>
                  <w:highlight w:val="green"/>
                  <w:lang w:val="en-US"/>
                </w:rPr>
                <w:t>High</w:t>
              </w:r>
            </w:ins>
          </w:p>
          <w:p w14:paraId="6FCB3CCD"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94" w:author="Claus Wendt" w:date="2020-09-04T15:35:00Z"/>
                <w:sz w:val="16"/>
                <w:szCs w:val="16"/>
                <w:highlight w:val="green"/>
                <w:lang w:val="en-US"/>
              </w:rPr>
              <w:pPrChange w:id="595"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596" w:author="Claus Wendt" w:date="2020-09-04T15:35:00Z">
              <w:r w:rsidRPr="0047645E">
                <w:rPr>
                  <w:sz w:val="16"/>
                  <w:szCs w:val="16"/>
                  <w:highlight w:val="green"/>
                  <w:lang w:val="en-US"/>
                </w:rPr>
                <w:t>High</w:t>
              </w:r>
            </w:ins>
          </w:p>
        </w:tc>
        <w:tc>
          <w:tcPr>
            <w:tcW w:w="1247" w:type="dxa"/>
            <w:tcBorders>
              <w:top w:val="single" w:sz="4" w:space="0" w:color="auto"/>
            </w:tcBorders>
            <w:shd w:val="clear" w:color="auto" w:fill="FFFFFF" w:themeFill="background1"/>
            <w:vAlign w:val="center"/>
          </w:tcPr>
          <w:p w14:paraId="62E86727"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97" w:author="Claus Wendt" w:date="2020-09-04T15:35:00Z"/>
                <w:sz w:val="16"/>
                <w:szCs w:val="16"/>
                <w:highlight w:val="green"/>
                <w:lang w:val="en-US"/>
              </w:rPr>
              <w:pPrChange w:id="598"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08CA258D"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599" w:author="Claus Wendt" w:date="2020-09-04T15:35:00Z"/>
                <w:sz w:val="16"/>
                <w:szCs w:val="16"/>
                <w:highlight w:val="green"/>
                <w:lang w:val="en-US"/>
              </w:rPr>
              <w:pPrChange w:id="600"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01" w:author="Claus Wendt" w:date="2020-09-04T15:35:00Z">
              <w:r w:rsidRPr="0047645E">
                <w:rPr>
                  <w:sz w:val="16"/>
                  <w:szCs w:val="16"/>
                  <w:highlight w:val="green"/>
                  <w:lang w:val="en-US"/>
                </w:rPr>
                <w:t>Low</w:t>
              </w:r>
            </w:ins>
          </w:p>
          <w:p w14:paraId="4E0F58A8"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02" w:author="Claus Wendt" w:date="2020-09-04T15:35:00Z"/>
                <w:sz w:val="16"/>
                <w:szCs w:val="16"/>
                <w:highlight w:val="green"/>
                <w:lang w:val="en-US"/>
              </w:rPr>
              <w:pPrChange w:id="603"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04" w:author="Claus Wendt" w:date="2020-09-04T15:35:00Z">
              <w:r w:rsidRPr="0047645E">
                <w:rPr>
                  <w:sz w:val="16"/>
                  <w:szCs w:val="16"/>
                  <w:highlight w:val="green"/>
                  <w:lang w:val="en-US"/>
                </w:rPr>
                <w:t>Medium</w:t>
              </w:r>
            </w:ins>
          </w:p>
          <w:p w14:paraId="3DC8F4FB"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05" w:author="Claus Wendt" w:date="2020-09-04T15:35:00Z"/>
                <w:sz w:val="16"/>
                <w:szCs w:val="16"/>
                <w:highlight w:val="green"/>
                <w:lang w:val="en-US"/>
              </w:rPr>
              <w:pPrChange w:id="606"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07" w:author="Claus Wendt" w:date="2020-09-04T15:35:00Z">
              <w:r w:rsidRPr="0047645E">
                <w:rPr>
                  <w:sz w:val="16"/>
                  <w:szCs w:val="16"/>
                  <w:highlight w:val="green"/>
                  <w:lang w:val="en-US"/>
                </w:rPr>
                <w:t>Medium</w:t>
              </w:r>
            </w:ins>
          </w:p>
        </w:tc>
      </w:tr>
      <w:tr w:rsidR="0047645E" w:rsidRPr="0047645E" w14:paraId="1A95191D" w14:textId="77777777" w:rsidTr="00A32914">
        <w:trPr>
          <w:cnfStyle w:val="000000100000" w:firstRow="0" w:lastRow="0" w:firstColumn="0" w:lastColumn="0" w:oddVBand="0" w:evenVBand="0" w:oddHBand="1" w:evenHBand="0" w:firstRowFirstColumn="0" w:firstRowLastColumn="0" w:lastRowFirstColumn="0" w:lastRowLastColumn="0"/>
          <w:trHeight w:val="283"/>
          <w:ins w:id="608" w:author="Claus Wendt" w:date="2020-09-04T15:35: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3E1B365" w14:textId="77777777" w:rsidR="0047645E" w:rsidRPr="0047645E" w:rsidRDefault="0047645E">
            <w:pPr>
              <w:spacing w:line="160" w:lineRule="exact"/>
              <w:rPr>
                <w:ins w:id="609" w:author="Claus Wendt" w:date="2020-09-04T15:35:00Z"/>
                <w:sz w:val="16"/>
                <w:szCs w:val="16"/>
                <w:lang w:val="en-US"/>
              </w:rPr>
              <w:pPrChange w:id="610" w:author="Claus Wendt" w:date="2020-09-04T15:35:00Z">
                <w:pPr>
                  <w:spacing w:line="360" w:lineRule="auto"/>
                </w:pPr>
              </w:pPrChange>
            </w:pPr>
            <w:ins w:id="611" w:author="Claus Wendt" w:date="2020-09-04T15:35:00Z">
              <w:r w:rsidRPr="0047645E">
                <w:rPr>
                  <w:b w:val="0"/>
                  <w:bCs w:val="0"/>
                  <w:caps w:val="0"/>
                  <w:sz w:val="16"/>
                  <w:szCs w:val="16"/>
                  <w:lang w:val="en-US"/>
                </w:rPr>
                <w:t>Public-Private Mix</w:t>
              </w:r>
            </w:ins>
          </w:p>
          <w:p w14:paraId="64AC1330" w14:textId="77777777" w:rsidR="0047645E" w:rsidRPr="0047645E" w:rsidRDefault="0047645E">
            <w:pPr>
              <w:spacing w:line="160" w:lineRule="exact"/>
              <w:ind w:firstLine="179"/>
              <w:rPr>
                <w:ins w:id="612" w:author="Claus Wendt" w:date="2020-09-04T15:35:00Z"/>
                <w:sz w:val="16"/>
                <w:szCs w:val="16"/>
                <w:lang w:val="en-US"/>
              </w:rPr>
              <w:pPrChange w:id="613" w:author="Claus Wendt" w:date="2020-09-04T15:35:00Z">
                <w:pPr>
                  <w:spacing w:line="360" w:lineRule="auto"/>
                  <w:ind w:firstLine="179"/>
                </w:pPr>
              </w:pPrChange>
            </w:pPr>
            <w:ins w:id="614" w:author="Claus Wendt" w:date="2020-09-04T15:35:00Z">
              <w:r w:rsidRPr="0047645E">
                <w:rPr>
                  <w:b w:val="0"/>
                  <w:bCs w:val="0"/>
                  <w:caps w:val="0"/>
                  <w:sz w:val="16"/>
                  <w:szCs w:val="16"/>
                  <w:lang w:val="en-US"/>
                </w:rPr>
                <w:t>Private Expenditure</w:t>
              </w:r>
            </w:ins>
          </w:p>
          <w:p w14:paraId="38690F0D" w14:textId="77777777" w:rsidR="0047645E" w:rsidRPr="0047645E" w:rsidRDefault="0047645E">
            <w:pPr>
              <w:spacing w:line="160" w:lineRule="exact"/>
              <w:ind w:firstLine="179"/>
              <w:rPr>
                <w:ins w:id="615" w:author="Claus Wendt" w:date="2020-09-04T15:35:00Z"/>
                <w:b w:val="0"/>
                <w:bCs w:val="0"/>
                <w:caps w:val="0"/>
                <w:sz w:val="16"/>
                <w:szCs w:val="16"/>
                <w:lang w:val="en-US"/>
              </w:rPr>
              <w:pPrChange w:id="616" w:author="Claus Wendt" w:date="2020-09-04T15:35:00Z">
                <w:pPr>
                  <w:spacing w:line="360" w:lineRule="auto"/>
                  <w:ind w:firstLine="179"/>
                </w:pPr>
              </w:pPrChange>
            </w:pPr>
            <w:ins w:id="617" w:author="Claus Wendt" w:date="2020-09-04T15:35:00Z">
              <w:r w:rsidRPr="0047645E">
                <w:rPr>
                  <w:sz w:val="16"/>
                  <w:szCs w:val="16"/>
                  <w:lang w:val="en-US"/>
                </w:rPr>
                <w:t>Cash</w:t>
              </w:r>
            </w:ins>
          </w:p>
        </w:tc>
        <w:tc>
          <w:tcPr>
            <w:tcW w:w="1247" w:type="dxa"/>
            <w:shd w:val="clear" w:color="auto" w:fill="FFFFFF" w:themeFill="background1"/>
            <w:vAlign w:val="center"/>
          </w:tcPr>
          <w:p w14:paraId="31732DC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18" w:author="Claus Wendt" w:date="2020-09-04T15:35:00Z"/>
                <w:sz w:val="16"/>
                <w:szCs w:val="16"/>
                <w:highlight w:val="green"/>
                <w:lang w:val="en-US"/>
              </w:rPr>
              <w:pPrChange w:id="619"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2AB107A3"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20" w:author="Claus Wendt" w:date="2020-09-04T15:35:00Z"/>
                <w:sz w:val="16"/>
                <w:szCs w:val="16"/>
                <w:highlight w:val="green"/>
                <w:lang w:val="en-US"/>
              </w:rPr>
              <w:pPrChange w:id="621"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22" w:author="Claus Wendt" w:date="2020-09-04T15:35:00Z">
              <w:r w:rsidRPr="0047645E">
                <w:rPr>
                  <w:sz w:val="16"/>
                  <w:szCs w:val="16"/>
                  <w:highlight w:val="green"/>
                  <w:lang w:val="en-US"/>
                </w:rPr>
                <w:t>Low</w:t>
              </w:r>
            </w:ins>
          </w:p>
          <w:p w14:paraId="647EBCD9"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23" w:author="Claus Wendt" w:date="2020-09-04T15:35:00Z"/>
                <w:sz w:val="16"/>
                <w:szCs w:val="16"/>
                <w:highlight w:val="green"/>
                <w:lang w:val="en-US"/>
              </w:rPr>
              <w:pPrChange w:id="624"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25" w:author="Claus Wendt" w:date="2020-09-04T15:35:00Z">
              <w:r w:rsidRPr="0047645E">
                <w:rPr>
                  <w:sz w:val="16"/>
                  <w:szCs w:val="16"/>
                  <w:highlight w:val="green"/>
                  <w:lang w:val="en-US"/>
                </w:rPr>
                <w:t>Medium</w:t>
              </w:r>
            </w:ins>
          </w:p>
        </w:tc>
        <w:tc>
          <w:tcPr>
            <w:tcW w:w="1247" w:type="dxa"/>
            <w:shd w:val="clear" w:color="auto" w:fill="FFFFFF" w:themeFill="background1"/>
            <w:vAlign w:val="center"/>
          </w:tcPr>
          <w:p w14:paraId="6D1FB95B"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26" w:author="Claus Wendt" w:date="2020-09-04T15:35:00Z"/>
                <w:sz w:val="16"/>
                <w:szCs w:val="16"/>
                <w:highlight w:val="green"/>
                <w:lang w:val="en-US"/>
              </w:rPr>
              <w:pPrChange w:id="627"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7516C0C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28" w:author="Claus Wendt" w:date="2020-09-04T15:35:00Z"/>
                <w:sz w:val="16"/>
                <w:szCs w:val="16"/>
                <w:highlight w:val="green"/>
                <w:lang w:val="en-US"/>
              </w:rPr>
              <w:pPrChange w:id="629"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30" w:author="Claus Wendt" w:date="2020-09-04T15:35:00Z">
              <w:r w:rsidRPr="0047645E">
                <w:rPr>
                  <w:sz w:val="16"/>
                  <w:szCs w:val="16"/>
                  <w:highlight w:val="green"/>
                  <w:lang w:val="en-US"/>
                </w:rPr>
                <w:t>High</w:t>
              </w:r>
            </w:ins>
          </w:p>
          <w:p w14:paraId="04EF9CA5"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31" w:author="Claus Wendt" w:date="2020-09-04T15:35:00Z"/>
                <w:sz w:val="16"/>
                <w:szCs w:val="16"/>
                <w:highlight w:val="green"/>
                <w:lang w:val="en-US"/>
              </w:rPr>
              <w:pPrChange w:id="632"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33" w:author="Claus Wendt" w:date="2020-09-04T15:35:00Z">
              <w:r w:rsidRPr="0047645E">
                <w:rPr>
                  <w:sz w:val="16"/>
                  <w:szCs w:val="16"/>
                  <w:highlight w:val="green"/>
                  <w:lang w:val="en-US"/>
                </w:rPr>
                <w:t>Medium</w:t>
              </w:r>
            </w:ins>
          </w:p>
        </w:tc>
        <w:tc>
          <w:tcPr>
            <w:tcW w:w="1247" w:type="dxa"/>
            <w:shd w:val="clear" w:color="auto" w:fill="FFFFFF" w:themeFill="background1"/>
            <w:vAlign w:val="center"/>
          </w:tcPr>
          <w:p w14:paraId="77591884"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34" w:author="Claus Wendt" w:date="2020-09-04T15:35:00Z"/>
                <w:sz w:val="16"/>
                <w:szCs w:val="16"/>
                <w:highlight w:val="green"/>
                <w:lang w:val="en-US"/>
              </w:rPr>
              <w:pPrChange w:id="635"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300E7119"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36" w:author="Claus Wendt" w:date="2020-09-04T15:35:00Z"/>
                <w:sz w:val="16"/>
                <w:szCs w:val="16"/>
                <w:highlight w:val="green"/>
                <w:lang w:val="en-US"/>
              </w:rPr>
              <w:pPrChange w:id="637"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38" w:author="Claus Wendt" w:date="2020-09-04T15:35:00Z">
              <w:r w:rsidRPr="0047645E">
                <w:rPr>
                  <w:sz w:val="16"/>
                  <w:szCs w:val="16"/>
                  <w:highlight w:val="green"/>
                  <w:lang w:val="en-US"/>
                </w:rPr>
                <w:t>Medium</w:t>
              </w:r>
            </w:ins>
          </w:p>
          <w:p w14:paraId="35158A59"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39" w:author="Claus Wendt" w:date="2020-09-04T15:35:00Z"/>
                <w:sz w:val="16"/>
                <w:szCs w:val="16"/>
                <w:highlight w:val="green"/>
                <w:lang w:val="en-US"/>
              </w:rPr>
              <w:pPrChange w:id="640"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41"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16695000"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42" w:author="Claus Wendt" w:date="2020-09-04T15:35:00Z"/>
                <w:sz w:val="16"/>
                <w:szCs w:val="16"/>
                <w:highlight w:val="green"/>
                <w:lang w:val="en-US"/>
              </w:rPr>
              <w:pPrChange w:id="643"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612ED768"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44" w:author="Claus Wendt" w:date="2020-09-04T15:35:00Z"/>
                <w:sz w:val="16"/>
                <w:szCs w:val="16"/>
                <w:highlight w:val="green"/>
                <w:lang w:val="en-US"/>
              </w:rPr>
              <w:pPrChange w:id="645"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46" w:author="Claus Wendt" w:date="2020-09-04T15:35:00Z">
              <w:r w:rsidRPr="0047645E">
                <w:rPr>
                  <w:sz w:val="16"/>
                  <w:szCs w:val="16"/>
                  <w:highlight w:val="green"/>
                  <w:lang w:val="en-US"/>
                </w:rPr>
                <w:t>Medium</w:t>
              </w:r>
            </w:ins>
          </w:p>
          <w:p w14:paraId="5D0A8E97"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47" w:author="Claus Wendt" w:date="2020-09-04T15:35:00Z"/>
                <w:sz w:val="16"/>
                <w:szCs w:val="16"/>
                <w:highlight w:val="green"/>
                <w:lang w:val="en-US"/>
              </w:rPr>
              <w:pPrChange w:id="648"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49"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790D2093"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50" w:author="Claus Wendt" w:date="2020-09-04T15:35:00Z"/>
                <w:sz w:val="16"/>
                <w:szCs w:val="16"/>
                <w:highlight w:val="green"/>
                <w:lang w:val="en-US"/>
              </w:rPr>
              <w:pPrChange w:id="651"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07A7B2EC"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52" w:author="Claus Wendt" w:date="2020-09-04T15:35:00Z"/>
                <w:sz w:val="16"/>
                <w:szCs w:val="16"/>
                <w:highlight w:val="green"/>
                <w:lang w:val="en-US"/>
              </w:rPr>
              <w:pPrChange w:id="653"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54" w:author="Claus Wendt" w:date="2020-09-04T15:35:00Z">
              <w:r w:rsidRPr="0047645E">
                <w:rPr>
                  <w:sz w:val="16"/>
                  <w:szCs w:val="16"/>
                  <w:highlight w:val="green"/>
                  <w:lang w:val="en-US"/>
                </w:rPr>
                <w:t>Medium</w:t>
              </w:r>
            </w:ins>
          </w:p>
          <w:p w14:paraId="4787C39A"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55" w:author="Claus Wendt" w:date="2020-09-04T15:35:00Z"/>
                <w:sz w:val="16"/>
                <w:szCs w:val="16"/>
                <w:highlight w:val="green"/>
                <w:lang w:val="en-US"/>
              </w:rPr>
              <w:pPrChange w:id="656"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57" w:author="Claus Wendt" w:date="2020-09-04T15:35:00Z">
              <w:r w:rsidRPr="0047645E">
                <w:rPr>
                  <w:sz w:val="16"/>
                  <w:szCs w:val="16"/>
                  <w:highlight w:val="green"/>
                  <w:lang w:val="en-US"/>
                </w:rPr>
                <w:t>High</w:t>
              </w:r>
            </w:ins>
          </w:p>
        </w:tc>
        <w:tc>
          <w:tcPr>
            <w:tcW w:w="1247" w:type="dxa"/>
            <w:shd w:val="clear" w:color="auto" w:fill="FFFFFF" w:themeFill="background1"/>
            <w:vAlign w:val="center"/>
          </w:tcPr>
          <w:p w14:paraId="3E67C9C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58" w:author="Claus Wendt" w:date="2020-09-04T15:35:00Z"/>
                <w:sz w:val="16"/>
                <w:szCs w:val="16"/>
                <w:highlight w:val="green"/>
                <w:lang w:val="en-US"/>
              </w:rPr>
              <w:pPrChange w:id="659"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2EB5BC07"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60" w:author="Claus Wendt" w:date="2020-09-04T15:35:00Z"/>
                <w:sz w:val="16"/>
                <w:szCs w:val="16"/>
                <w:highlight w:val="green"/>
                <w:lang w:val="en-US"/>
              </w:rPr>
              <w:pPrChange w:id="661"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62" w:author="Claus Wendt" w:date="2020-09-04T15:35:00Z">
              <w:r w:rsidRPr="0047645E">
                <w:rPr>
                  <w:sz w:val="16"/>
                  <w:szCs w:val="16"/>
                  <w:highlight w:val="green"/>
                  <w:lang w:val="en-US"/>
                </w:rPr>
                <w:t>High</w:t>
              </w:r>
            </w:ins>
          </w:p>
          <w:p w14:paraId="0CFB2A5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663" w:author="Claus Wendt" w:date="2020-09-04T15:35:00Z"/>
                <w:sz w:val="16"/>
                <w:szCs w:val="16"/>
                <w:highlight w:val="green"/>
                <w:lang w:val="en-US"/>
              </w:rPr>
              <w:pPrChange w:id="664"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665" w:author="Claus Wendt" w:date="2020-09-04T15:35:00Z">
              <w:r w:rsidRPr="0047645E">
                <w:rPr>
                  <w:sz w:val="16"/>
                  <w:szCs w:val="16"/>
                  <w:highlight w:val="green"/>
                  <w:lang w:val="en-US"/>
                </w:rPr>
                <w:t>Medium</w:t>
              </w:r>
            </w:ins>
          </w:p>
        </w:tc>
      </w:tr>
      <w:tr w:rsidR="0047645E" w:rsidRPr="0047645E" w14:paraId="3764C6EA" w14:textId="77777777" w:rsidTr="00A32914">
        <w:trPr>
          <w:trHeight w:val="283"/>
          <w:ins w:id="666" w:author="Claus Wendt" w:date="2020-09-04T15:35:00Z"/>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4F13384" w14:textId="77777777" w:rsidR="0047645E" w:rsidRPr="0047645E" w:rsidRDefault="0047645E">
            <w:pPr>
              <w:spacing w:line="160" w:lineRule="exact"/>
              <w:rPr>
                <w:ins w:id="667" w:author="Claus Wendt" w:date="2020-09-04T15:35:00Z"/>
                <w:sz w:val="16"/>
                <w:szCs w:val="16"/>
                <w:lang w:val="en-US"/>
              </w:rPr>
              <w:pPrChange w:id="668" w:author="Claus Wendt" w:date="2020-09-04T15:35:00Z">
                <w:pPr>
                  <w:spacing w:line="360" w:lineRule="auto"/>
                </w:pPr>
              </w:pPrChange>
            </w:pPr>
            <w:ins w:id="669" w:author="Claus Wendt" w:date="2020-09-04T15:35:00Z">
              <w:r w:rsidRPr="0047645E">
                <w:rPr>
                  <w:b w:val="0"/>
                  <w:bCs w:val="0"/>
                  <w:caps w:val="0"/>
                  <w:sz w:val="16"/>
                  <w:szCs w:val="16"/>
                  <w:lang w:val="en-US"/>
                </w:rPr>
                <w:t>Access Regulation</w:t>
              </w:r>
            </w:ins>
          </w:p>
          <w:p w14:paraId="145241D2" w14:textId="77777777" w:rsidR="0047645E" w:rsidRPr="0047645E" w:rsidRDefault="0047645E">
            <w:pPr>
              <w:spacing w:line="160" w:lineRule="exact"/>
              <w:ind w:firstLine="179"/>
              <w:rPr>
                <w:ins w:id="670" w:author="Claus Wendt" w:date="2020-09-04T15:35:00Z"/>
                <w:sz w:val="16"/>
                <w:szCs w:val="16"/>
                <w:lang w:val="en-US"/>
              </w:rPr>
              <w:pPrChange w:id="671" w:author="Claus Wendt" w:date="2020-09-04T15:35:00Z">
                <w:pPr>
                  <w:spacing w:line="360" w:lineRule="auto"/>
                  <w:ind w:firstLine="179"/>
                </w:pPr>
              </w:pPrChange>
            </w:pPr>
            <w:ins w:id="672" w:author="Claus Wendt" w:date="2020-09-04T15:35:00Z">
              <w:r w:rsidRPr="0047645E">
                <w:rPr>
                  <w:b w:val="0"/>
                  <w:bCs w:val="0"/>
                  <w:caps w:val="0"/>
                  <w:sz w:val="16"/>
                  <w:szCs w:val="16"/>
                  <w:lang w:val="en-US"/>
                </w:rPr>
                <w:t>Choice Restrictions</w:t>
              </w:r>
            </w:ins>
          </w:p>
          <w:p w14:paraId="32B3DA39" w14:textId="77777777" w:rsidR="0047645E" w:rsidRPr="0047645E" w:rsidRDefault="0047645E">
            <w:pPr>
              <w:spacing w:line="160" w:lineRule="exact"/>
              <w:ind w:firstLine="179"/>
              <w:rPr>
                <w:ins w:id="673" w:author="Claus Wendt" w:date="2020-09-04T15:35:00Z"/>
                <w:b w:val="0"/>
                <w:bCs w:val="0"/>
                <w:caps w:val="0"/>
                <w:sz w:val="16"/>
                <w:szCs w:val="16"/>
                <w:lang w:val="en-US"/>
              </w:rPr>
              <w:pPrChange w:id="674" w:author="Claus Wendt" w:date="2020-09-04T15:35:00Z">
                <w:pPr>
                  <w:spacing w:line="360" w:lineRule="auto"/>
                  <w:ind w:firstLine="179"/>
                </w:pPr>
              </w:pPrChange>
            </w:pPr>
            <w:ins w:id="675" w:author="Claus Wendt" w:date="2020-09-04T15:35:00Z">
              <w:r w:rsidRPr="0047645E">
                <w:rPr>
                  <w:sz w:val="16"/>
                  <w:szCs w:val="16"/>
                  <w:lang w:val="en-US"/>
                </w:rPr>
                <w:t>Means-testing</w:t>
              </w:r>
            </w:ins>
          </w:p>
        </w:tc>
        <w:tc>
          <w:tcPr>
            <w:tcW w:w="1247" w:type="dxa"/>
            <w:shd w:val="clear" w:color="auto" w:fill="FFFFFF" w:themeFill="background1"/>
            <w:vAlign w:val="center"/>
          </w:tcPr>
          <w:p w14:paraId="38C79ABE"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76" w:author="Claus Wendt" w:date="2020-09-04T15:35:00Z"/>
                <w:sz w:val="16"/>
                <w:szCs w:val="16"/>
                <w:highlight w:val="green"/>
                <w:lang w:val="en-US"/>
              </w:rPr>
              <w:pPrChange w:id="677"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5C88434A"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78" w:author="Claus Wendt" w:date="2020-09-04T15:35:00Z"/>
                <w:sz w:val="16"/>
                <w:szCs w:val="16"/>
                <w:highlight w:val="green"/>
                <w:lang w:val="en-US"/>
              </w:rPr>
              <w:pPrChange w:id="679"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80" w:author="Claus Wendt" w:date="2020-09-04T15:35:00Z">
              <w:r w:rsidRPr="0047645E">
                <w:rPr>
                  <w:sz w:val="16"/>
                  <w:szCs w:val="16"/>
                  <w:highlight w:val="green"/>
                  <w:lang w:val="en-US"/>
                </w:rPr>
                <w:t>Low</w:t>
              </w:r>
            </w:ins>
          </w:p>
          <w:p w14:paraId="728A46AC"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81" w:author="Claus Wendt" w:date="2020-09-04T15:35:00Z"/>
                <w:sz w:val="16"/>
                <w:szCs w:val="16"/>
                <w:highlight w:val="green"/>
                <w:lang w:val="en-US"/>
              </w:rPr>
              <w:pPrChange w:id="682"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83"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3DC617B1"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84" w:author="Claus Wendt" w:date="2020-09-04T15:35:00Z"/>
                <w:sz w:val="16"/>
                <w:szCs w:val="16"/>
                <w:highlight w:val="green"/>
                <w:lang w:val="en-US"/>
              </w:rPr>
              <w:pPrChange w:id="685"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7387A7A8"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86" w:author="Claus Wendt" w:date="2020-09-04T15:35:00Z"/>
                <w:sz w:val="16"/>
                <w:szCs w:val="16"/>
                <w:highlight w:val="green"/>
                <w:lang w:val="en-US"/>
              </w:rPr>
              <w:pPrChange w:id="687"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88" w:author="Claus Wendt" w:date="2020-09-04T15:35:00Z">
              <w:r w:rsidRPr="0047645E">
                <w:rPr>
                  <w:sz w:val="16"/>
                  <w:szCs w:val="16"/>
                  <w:highlight w:val="green"/>
                  <w:lang w:val="en-US"/>
                </w:rPr>
                <w:t>Low</w:t>
              </w:r>
            </w:ins>
          </w:p>
          <w:p w14:paraId="3637C760"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89" w:author="Claus Wendt" w:date="2020-09-04T15:35:00Z"/>
                <w:sz w:val="16"/>
                <w:szCs w:val="16"/>
                <w:highlight w:val="green"/>
                <w:lang w:val="en-US"/>
              </w:rPr>
              <w:pPrChange w:id="690"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91"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14E884B8"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92" w:author="Claus Wendt" w:date="2020-09-04T15:35:00Z"/>
                <w:sz w:val="16"/>
                <w:szCs w:val="16"/>
                <w:highlight w:val="green"/>
                <w:lang w:val="en-US"/>
              </w:rPr>
              <w:pPrChange w:id="693"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37384E54"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94" w:author="Claus Wendt" w:date="2020-09-04T15:35:00Z"/>
                <w:sz w:val="16"/>
                <w:szCs w:val="16"/>
                <w:highlight w:val="green"/>
                <w:lang w:val="en-US"/>
              </w:rPr>
              <w:pPrChange w:id="695"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96" w:author="Claus Wendt" w:date="2020-09-04T15:35:00Z">
              <w:r w:rsidRPr="0047645E">
                <w:rPr>
                  <w:sz w:val="16"/>
                  <w:szCs w:val="16"/>
                  <w:highlight w:val="green"/>
                  <w:lang w:val="en-US"/>
                </w:rPr>
                <w:t>High</w:t>
              </w:r>
            </w:ins>
          </w:p>
          <w:p w14:paraId="0621AAEF"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697" w:author="Claus Wendt" w:date="2020-09-04T15:35:00Z"/>
                <w:sz w:val="16"/>
                <w:szCs w:val="16"/>
                <w:highlight w:val="green"/>
                <w:lang w:val="en-US"/>
              </w:rPr>
              <w:pPrChange w:id="698"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699"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54A75210"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00" w:author="Claus Wendt" w:date="2020-09-04T15:35:00Z"/>
                <w:sz w:val="16"/>
                <w:szCs w:val="16"/>
                <w:highlight w:val="green"/>
                <w:lang w:val="en-US"/>
              </w:rPr>
              <w:pPrChange w:id="701"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32041557"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02" w:author="Claus Wendt" w:date="2020-09-04T15:35:00Z"/>
                <w:sz w:val="16"/>
                <w:szCs w:val="16"/>
                <w:highlight w:val="green"/>
                <w:lang w:val="en-US"/>
              </w:rPr>
              <w:pPrChange w:id="703"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04" w:author="Claus Wendt" w:date="2020-09-04T15:35:00Z">
              <w:r w:rsidRPr="0047645E">
                <w:rPr>
                  <w:sz w:val="16"/>
                  <w:szCs w:val="16"/>
                  <w:highlight w:val="green"/>
                  <w:lang w:val="en-US"/>
                </w:rPr>
                <w:t>High</w:t>
              </w:r>
            </w:ins>
          </w:p>
          <w:p w14:paraId="61B3892A"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05" w:author="Claus Wendt" w:date="2020-09-04T15:35:00Z"/>
                <w:sz w:val="16"/>
                <w:szCs w:val="16"/>
                <w:highlight w:val="green"/>
                <w:lang w:val="en-US"/>
              </w:rPr>
              <w:pPrChange w:id="706"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07" w:author="Claus Wendt" w:date="2020-09-04T15:35:00Z">
              <w:r w:rsidRPr="0047645E">
                <w:rPr>
                  <w:sz w:val="16"/>
                  <w:szCs w:val="16"/>
                  <w:highlight w:val="green"/>
                  <w:lang w:val="en-US"/>
                </w:rPr>
                <w:t>Low</w:t>
              </w:r>
            </w:ins>
          </w:p>
        </w:tc>
        <w:tc>
          <w:tcPr>
            <w:tcW w:w="1247" w:type="dxa"/>
            <w:shd w:val="clear" w:color="auto" w:fill="FFFFFF" w:themeFill="background1"/>
            <w:vAlign w:val="center"/>
          </w:tcPr>
          <w:p w14:paraId="3FA1F2F0"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08" w:author="Claus Wendt" w:date="2020-09-04T15:35:00Z"/>
                <w:sz w:val="16"/>
                <w:szCs w:val="16"/>
                <w:highlight w:val="green"/>
                <w:lang w:val="en-US"/>
              </w:rPr>
              <w:pPrChange w:id="709"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42F1C37E"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10" w:author="Claus Wendt" w:date="2020-09-04T15:35:00Z"/>
                <w:sz w:val="16"/>
                <w:szCs w:val="16"/>
                <w:highlight w:val="green"/>
                <w:lang w:val="en-US"/>
              </w:rPr>
              <w:pPrChange w:id="711"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12" w:author="Claus Wendt" w:date="2020-09-04T15:35:00Z">
              <w:r w:rsidRPr="0047645E">
                <w:rPr>
                  <w:sz w:val="16"/>
                  <w:szCs w:val="16"/>
                  <w:highlight w:val="green"/>
                  <w:lang w:val="en-US"/>
                </w:rPr>
                <w:t>Low</w:t>
              </w:r>
            </w:ins>
          </w:p>
          <w:p w14:paraId="4FE59E9A"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13" w:author="Claus Wendt" w:date="2020-09-04T15:35:00Z"/>
                <w:sz w:val="16"/>
                <w:szCs w:val="16"/>
                <w:highlight w:val="green"/>
                <w:lang w:val="en-US"/>
              </w:rPr>
              <w:pPrChange w:id="714"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15" w:author="Claus Wendt" w:date="2020-09-04T15:35:00Z">
              <w:r w:rsidRPr="0047645E">
                <w:rPr>
                  <w:sz w:val="16"/>
                  <w:szCs w:val="16"/>
                  <w:highlight w:val="green"/>
                  <w:lang w:val="en-US"/>
                </w:rPr>
                <w:t>High</w:t>
              </w:r>
            </w:ins>
          </w:p>
        </w:tc>
        <w:tc>
          <w:tcPr>
            <w:tcW w:w="1247" w:type="dxa"/>
            <w:shd w:val="clear" w:color="auto" w:fill="FFFFFF" w:themeFill="background1"/>
            <w:vAlign w:val="center"/>
          </w:tcPr>
          <w:p w14:paraId="37024E04"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16" w:author="Claus Wendt" w:date="2020-09-04T15:35:00Z"/>
                <w:sz w:val="16"/>
                <w:szCs w:val="16"/>
                <w:highlight w:val="green"/>
                <w:lang w:val="en-US"/>
              </w:rPr>
              <w:pPrChange w:id="717"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p>
          <w:p w14:paraId="6E77C1A6"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18" w:author="Claus Wendt" w:date="2020-09-04T15:35:00Z"/>
                <w:sz w:val="16"/>
                <w:szCs w:val="16"/>
                <w:highlight w:val="green"/>
                <w:lang w:val="en-US"/>
              </w:rPr>
              <w:pPrChange w:id="719"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20" w:author="Claus Wendt" w:date="2020-09-04T15:35:00Z">
              <w:r w:rsidRPr="0047645E">
                <w:rPr>
                  <w:sz w:val="16"/>
                  <w:szCs w:val="16"/>
                  <w:highlight w:val="green"/>
                  <w:lang w:val="en-US"/>
                </w:rPr>
                <w:t>High</w:t>
              </w:r>
            </w:ins>
          </w:p>
          <w:p w14:paraId="034CE11D" w14:textId="77777777" w:rsidR="0047645E" w:rsidRPr="0047645E" w:rsidRDefault="0047645E">
            <w:pPr>
              <w:spacing w:line="160" w:lineRule="exact"/>
              <w:jc w:val="center"/>
              <w:cnfStyle w:val="000000000000" w:firstRow="0" w:lastRow="0" w:firstColumn="0" w:lastColumn="0" w:oddVBand="0" w:evenVBand="0" w:oddHBand="0" w:evenHBand="0" w:firstRowFirstColumn="0" w:firstRowLastColumn="0" w:lastRowFirstColumn="0" w:lastRowLastColumn="0"/>
              <w:rPr>
                <w:ins w:id="721" w:author="Claus Wendt" w:date="2020-09-04T15:35:00Z"/>
                <w:sz w:val="16"/>
                <w:szCs w:val="16"/>
                <w:highlight w:val="green"/>
                <w:lang w:val="en-US"/>
              </w:rPr>
              <w:pPrChange w:id="722" w:author="Claus Wendt" w:date="2020-09-04T15:35:00Z">
                <w:pPr>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723" w:author="Claus Wendt" w:date="2020-09-04T15:35:00Z">
              <w:r w:rsidRPr="0047645E">
                <w:rPr>
                  <w:sz w:val="16"/>
                  <w:szCs w:val="16"/>
                  <w:highlight w:val="green"/>
                  <w:lang w:val="en-US"/>
                </w:rPr>
                <w:t>High</w:t>
              </w:r>
            </w:ins>
          </w:p>
        </w:tc>
      </w:tr>
      <w:tr w:rsidR="0047645E" w:rsidRPr="0047645E" w14:paraId="140DD111" w14:textId="77777777" w:rsidTr="00A32914">
        <w:trPr>
          <w:cnfStyle w:val="000000100000" w:firstRow="0" w:lastRow="0" w:firstColumn="0" w:lastColumn="0" w:oddVBand="0" w:evenVBand="0" w:oddHBand="1" w:evenHBand="0" w:firstRowFirstColumn="0" w:firstRowLastColumn="0" w:lastRowFirstColumn="0" w:lastRowLastColumn="0"/>
          <w:trHeight w:val="283"/>
          <w:ins w:id="724" w:author="Claus Wendt" w:date="2020-09-04T15:35:00Z"/>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302FCD63" w14:textId="77777777" w:rsidR="0047645E" w:rsidRPr="0047645E" w:rsidRDefault="0047645E">
            <w:pPr>
              <w:spacing w:line="160" w:lineRule="exact"/>
              <w:rPr>
                <w:ins w:id="725" w:author="Claus Wendt" w:date="2020-09-04T15:35:00Z"/>
                <w:sz w:val="16"/>
                <w:szCs w:val="16"/>
                <w:lang w:val="en-US"/>
              </w:rPr>
              <w:pPrChange w:id="726" w:author="Claus Wendt" w:date="2020-09-04T15:35:00Z">
                <w:pPr>
                  <w:spacing w:line="360" w:lineRule="auto"/>
                </w:pPr>
              </w:pPrChange>
            </w:pPr>
            <w:commentRangeStart w:id="727"/>
            <w:ins w:id="728" w:author="Claus Wendt" w:date="2020-09-04T15:35:00Z">
              <w:r w:rsidRPr="0047645E">
                <w:rPr>
                  <w:b w:val="0"/>
                  <w:bCs w:val="0"/>
                  <w:caps w:val="0"/>
                  <w:sz w:val="16"/>
                  <w:szCs w:val="16"/>
                  <w:lang w:val="en-US"/>
                </w:rPr>
                <w:t>Performance</w:t>
              </w:r>
            </w:ins>
          </w:p>
          <w:p w14:paraId="34E7194B" w14:textId="77777777" w:rsidR="0047645E" w:rsidRPr="0047645E" w:rsidRDefault="0047645E">
            <w:pPr>
              <w:spacing w:line="160" w:lineRule="exact"/>
              <w:ind w:firstLine="179"/>
              <w:rPr>
                <w:ins w:id="729" w:author="Claus Wendt" w:date="2020-09-04T15:35:00Z"/>
                <w:sz w:val="16"/>
                <w:szCs w:val="16"/>
                <w:lang w:val="en-US"/>
              </w:rPr>
              <w:pPrChange w:id="730" w:author="Claus Wendt" w:date="2020-09-04T15:35:00Z">
                <w:pPr>
                  <w:spacing w:line="360" w:lineRule="auto"/>
                  <w:ind w:firstLine="179"/>
                </w:pPr>
              </w:pPrChange>
            </w:pPr>
            <w:ins w:id="731" w:author="Claus Wendt" w:date="2020-09-04T15:35:00Z">
              <w:r w:rsidRPr="0047645E">
                <w:rPr>
                  <w:b w:val="0"/>
                  <w:bCs w:val="0"/>
                  <w:caps w:val="0"/>
                  <w:sz w:val="16"/>
                  <w:szCs w:val="16"/>
                  <w:lang w:val="en-US"/>
                </w:rPr>
                <w:t>Life expectancy</w:t>
              </w:r>
            </w:ins>
          </w:p>
          <w:p w14:paraId="20C23348" w14:textId="77777777" w:rsidR="0047645E" w:rsidRPr="0047645E" w:rsidRDefault="0047645E">
            <w:pPr>
              <w:spacing w:line="160" w:lineRule="exact"/>
              <w:ind w:firstLine="179"/>
              <w:rPr>
                <w:ins w:id="732" w:author="Claus Wendt" w:date="2020-09-04T15:35:00Z"/>
                <w:b w:val="0"/>
                <w:bCs w:val="0"/>
                <w:caps w:val="0"/>
                <w:sz w:val="16"/>
                <w:szCs w:val="16"/>
                <w:lang w:val="en-US"/>
              </w:rPr>
              <w:pPrChange w:id="733" w:author="Claus Wendt" w:date="2020-09-04T15:35:00Z">
                <w:pPr>
                  <w:spacing w:line="360" w:lineRule="auto"/>
                  <w:ind w:firstLine="179"/>
                </w:pPr>
              </w:pPrChange>
            </w:pPr>
            <w:ins w:id="734" w:author="Claus Wendt" w:date="2020-09-04T15:35:00Z">
              <w:r w:rsidRPr="0047645E">
                <w:rPr>
                  <w:sz w:val="16"/>
                  <w:szCs w:val="16"/>
                  <w:lang w:val="en-US"/>
                </w:rPr>
                <w:t>Self-perceived health</w:t>
              </w:r>
              <w:commentRangeEnd w:id="727"/>
              <w:r w:rsidRPr="0047645E">
                <w:rPr>
                  <w:rStyle w:val="Kommentarzeichen"/>
                  <w:b w:val="0"/>
                  <w:bCs w:val="0"/>
                  <w:caps w:val="0"/>
                </w:rPr>
                <w:commentReference w:id="727"/>
              </w:r>
            </w:ins>
          </w:p>
        </w:tc>
        <w:tc>
          <w:tcPr>
            <w:tcW w:w="1247" w:type="dxa"/>
            <w:tcBorders>
              <w:bottom w:val="single" w:sz="12" w:space="0" w:color="auto"/>
            </w:tcBorders>
            <w:shd w:val="clear" w:color="auto" w:fill="FFFFFF" w:themeFill="background1"/>
            <w:vAlign w:val="center"/>
          </w:tcPr>
          <w:p w14:paraId="55360D3F"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35" w:author="Claus Wendt" w:date="2020-09-04T15:35:00Z"/>
                <w:sz w:val="16"/>
                <w:szCs w:val="16"/>
                <w:highlight w:val="green"/>
                <w:lang w:val="en-US"/>
              </w:rPr>
              <w:pPrChange w:id="736"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15A71DA7"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37" w:author="Claus Wendt" w:date="2020-09-04T15:35:00Z"/>
                <w:sz w:val="16"/>
                <w:szCs w:val="16"/>
                <w:highlight w:val="green"/>
                <w:lang w:val="en-US"/>
              </w:rPr>
              <w:pPrChange w:id="738"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39" w:author="Claus Wendt" w:date="2020-09-04T15:35:00Z">
              <w:r w:rsidRPr="0047645E">
                <w:rPr>
                  <w:sz w:val="16"/>
                  <w:szCs w:val="16"/>
                  <w:highlight w:val="green"/>
                  <w:lang w:val="en-US"/>
                </w:rPr>
                <w:t>Low</w:t>
              </w:r>
            </w:ins>
          </w:p>
          <w:p w14:paraId="47295B7F"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40" w:author="Claus Wendt" w:date="2020-09-04T15:35:00Z"/>
                <w:sz w:val="16"/>
                <w:szCs w:val="16"/>
                <w:highlight w:val="green"/>
                <w:lang w:val="en-US"/>
              </w:rPr>
              <w:pPrChange w:id="741"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42" w:author="Claus Wendt" w:date="2020-09-04T15:35:00Z">
              <w:r w:rsidRPr="0047645E">
                <w:rPr>
                  <w:sz w:val="16"/>
                  <w:szCs w:val="16"/>
                  <w:highlight w:val="green"/>
                  <w:lang w:val="en-US"/>
                </w:rPr>
                <w:t>Low</w:t>
              </w:r>
            </w:ins>
          </w:p>
        </w:tc>
        <w:tc>
          <w:tcPr>
            <w:tcW w:w="1247" w:type="dxa"/>
            <w:tcBorders>
              <w:bottom w:val="single" w:sz="12" w:space="0" w:color="auto"/>
            </w:tcBorders>
            <w:shd w:val="clear" w:color="auto" w:fill="FFFFFF" w:themeFill="background1"/>
            <w:vAlign w:val="center"/>
          </w:tcPr>
          <w:p w14:paraId="18A7EA16"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43" w:author="Claus Wendt" w:date="2020-09-04T15:35:00Z"/>
                <w:sz w:val="16"/>
                <w:szCs w:val="16"/>
                <w:highlight w:val="green"/>
                <w:lang w:val="en-US"/>
              </w:rPr>
              <w:pPrChange w:id="744"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7CCC0463"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45" w:author="Claus Wendt" w:date="2020-09-04T15:35:00Z"/>
                <w:sz w:val="16"/>
                <w:szCs w:val="16"/>
                <w:highlight w:val="green"/>
                <w:lang w:val="en-US"/>
              </w:rPr>
              <w:pPrChange w:id="746"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47" w:author="Claus Wendt" w:date="2020-09-04T15:35:00Z">
              <w:r w:rsidRPr="0047645E">
                <w:rPr>
                  <w:sz w:val="16"/>
                  <w:szCs w:val="16"/>
                  <w:highlight w:val="green"/>
                  <w:lang w:val="en-US"/>
                </w:rPr>
                <w:t>Medium</w:t>
              </w:r>
            </w:ins>
          </w:p>
          <w:p w14:paraId="39D14539"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48" w:author="Claus Wendt" w:date="2020-09-04T15:35:00Z"/>
                <w:sz w:val="16"/>
                <w:szCs w:val="16"/>
                <w:highlight w:val="green"/>
                <w:lang w:val="en-US"/>
              </w:rPr>
              <w:pPrChange w:id="749"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50" w:author="Claus Wendt" w:date="2020-09-04T15:35:00Z">
              <w:r w:rsidRPr="0047645E">
                <w:rPr>
                  <w:sz w:val="16"/>
                  <w:szCs w:val="16"/>
                  <w:highlight w:val="green"/>
                  <w:lang w:val="en-US"/>
                </w:rPr>
                <w:t>Medium</w:t>
              </w:r>
            </w:ins>
          </w:p>
        </w:tc>
        <w:tc>
          <w:tcPr>
            <w:tcW w:w="1247" w:type="dxa"/>
            <w:tcBorders>
              <w:bottom w:val="single" w:sz="12" w:space="0" w:color="auto"/>
            </w:tcBorders>
            <w:shd w:val="clear" w:color="auto" w:fill="FFFFFF" w:themeFill="background1"/>
            <w:vAlign w:val="center"/>
          </w:tcPr>
          <w:p w14:paraId="2C596DE8"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51" w:author="Claus Wendt" w:date="2020-09-04T15:35:00Z"/>
                <w:sz w:val="16"/>
                <w:szCs w:val="16"/>
                <w:highlight w:val="green"/>
                <w:lang w:val="en-US"/>
              </w:rPr>
              <w:pPrChange w:id="752"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7DDA1AB8"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53" w:author="Claus Wendt" w:date="2020-09-04T15:35:00Z"/>
                <w:sz w:val="16"/>
                <w:szCs w:val="16"/>
                <w:highlight w:val="green"/>
                <w:lang w:val="en-US"/>
              </w:rPr>
              <w:pPrChange w:id="754"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55" w:author="Claus Wendt" w:date="2020-09-04T15:35:00Z">
              <w:r w:rsidRPr="0047645E">
                <w:rPr>
                  <w:sz w:val="16"/>
                  <w:szCs w:val="16"/>
                  <w:highlight w:val="green"/>
                  <w:lang w:val="en-US"/>
                </w:rPr>
                <w:t>Medium</w:t>
              </w:r>
            </w:ins>
          </w:p>
          <w:p w14:paraId="334002F3"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56" w:author="Claus Wendt" w:date="2020-09-04T15:35:00Z"/>
                <w:sz w:val="16"/>
                <w:szCs w:val="16"/>
                <w:highlight w:val="green"/>
                <w:lang w:val="en-US"/>
              </w:rPr>
              <w:pPrChange w:id="757"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58" w:author="Claus Wendt" w:date="2020-09-04T15:35:00Z">
              <w:r w:rsidRPr="0047645E">
                <w:rPr>
                  <w:sz w:val="16"/>
                  <w:szCs w:val="16"/>
                  <w:highlight w:val="green"/>
                  <w:lang w:val="en-US"/>
                </w:rPr>
                <w:t>High</w:t>
              </w:r>
            </w:ins>
          </w:p>
        </w:tc>
        <w:tc>
          <w:tcPr>
            <w:tcW w:w="1247" w:type="dxa"/>
            <w:tcBorders>
              <w:bottom w:val="single" w:sz="12" w:space="0" w:color="auto"/>
            </w:tcBorders>
            <w:shd w:val="clear" w:color="auto" w:fill="FFFFFF" w:themeFill="background1"/>
            <w:vAlign w:val="center"/>
          </w:tcPr>
          <w:p w14:paraId="39BDF2BA"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59" w:author="Claus Wendt" w:date="2020-09-04T15:35:00Z"/>
                <w:sz w:val="16"/>
                <w:szCs w:val="16"/>
                <w:highlight w:val="green"/>
                <w:lang w:val="en-US"/>
              </w:rPr>
              <w:pPrChange w:id="760"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4715AA3A"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61" w:author="Claus Wendt" w:date="2020-09-04T15:35:00Z"/>
                <w:sz w:val="16"/>
                <w:szCs w:val="16"/>
                <w:highlight w:val="green"/>
                <w:lang w:val="en-US"/>
              </w:rPr>
              <w:pPrChange w:id="762"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63" w:author="Claus Wendt" w:date="2020-09-04T15:35:00Z">
              <w:r w:rsidRPr="0047645E">
                <w:rPr>
                  <w:sz w:val="16"/>
                  <w:szCs w:val="16"/>
                  <w:highlight w:val="green"/>
                  <w:lang w:val="en-US"/>
                </w:rPr>
                <w:t>High</w:t>
              </w:r>
            </w:ins>
          </w:p>
          <w:p w14:paraId="2530590D"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64" w:author="Claus Wendt" w:date="2020-09-04T15:35:00Z"/>
                <w:sz w:val="16"/>
                <w:szCs w:val="16"/>
                <w:highlight w:val="green"/>
                <w:lang w:val="en-US"/>
              </w:rPr>
              <w:pPrChange w:id="765"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66" w:author="Claus Wendt" w:date="2020-09-04T15:35:00Z">
              <w:r w:rsidRPr="0047645E">
                <w:rPr>
                  <w:sz w:val="16"/>
                  <w:szCs w:val="16"/>
                  <w:highlight w:val="green"/>
                  <w:lang w:val="en-US"/>
                </w:rPr>
                <w:t>Low</w:t>
              </w:r>
            </w:ins>
          </w:p>
        </w:tc>
        <w:tc>
          <w:tcPr>
            <w:tcW w:w="1247" w:type="dxa"/>
            <w:tcBorders>
              <w:bottom w:val="single" w:sz="12" w:space="0" w:color="auto"/>
            </w:tcBorders>
            <w:shd w:val="clear" w:color="auto" w:fill="FFFFFF" w:themeFill="background1"/>
            <w:vAlign w:val="center"/>
          </w:tcPr>
          <w:p w14:paraId="4AD5035E"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67" w:author="Claus Wendt" w:date="2020-09-04T15:35:00Z"/>
                <w:sz w:val="16"/>
                <w:szCs w:val="16"/>
                <w:highlight w:val="green"/>
                <w:lang w:val="en-US"/>
              </w:rPr>
              <w:pPrChange w:id="768"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68EEF71A"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69" w:author="Claus Wendt" w:date="2020-09-04T15:35:00Z"/>
                <w:sz w:val="16"/>
                <w:szCs w:val="16"/>
                <w:highlight w:val="green"/>
                <w:lang w:val="en-US"/>
              </w:rPr>
              <w:pPrChange w:id="770"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71" w:author="Claus Wendt" w:date="2020-09-04T15:35:00Z">
              <w:r w:rsidRPr="0047645E">
                <w:rPr>
                  <w:sz w:val="16"/>
                  <w:szCs w:val="16"/>
                  <w:highlight w:val="green"/>
                  <w:lang w:val="en-US"/>
                </w:rPr>
                <w:t>Medium</w:t>
              </w:r>
            </w:ins>
          </w:p>
          <w:p w14:paraId="328A8500"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72" w:author="Claus Wendt" w:date="2020-09-04T15:35:00Z"/>
                <w:sz w:val="16"/>
                <w:szCs w:val="16"/>
                <w:highlight w:val="green"/>
                <w:lang w:val="en-US"/>
              </w:rPr>
              <w:pPrChange w:id="773"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74" w:author="Claus Wendt" w:date="2020-09-04T15:35:00Z">
              <w:r w:rsidRPr="0047645E">
                <w:rPr>
                  <w:sz w:val="16"/>
                  <w:szCs w:val="16"/>
                  <w:highlight w:val="green"/>
                  <w:lang w:val="en-US"/>
                </w:rPr>
                <w:t>High</w:t>
              </w:r>
            </w:ins>
          </w:p>
        </w:tc>
        <w:tc>
          <w:tcPr>
            <w:tcW w:w="1247" w:type="dxa"/>
            <w:tcBorders>
              <w:bottom w:val="single" w:sz="12" w:space="0" w:color="auto"/>
            </w:tcBorders>
            <w:shd w:val="clear" w:color="auto" w:fill="FFFFFF" w:themeFill="background1"/>
            <w:vAlign w:val="center"/>
          </w:tcPr>
          <w:p w14:paraId="071D21B4"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75" w:author="Claus Wendt" w:date="2020-09-04T15:35:00Z"/>
                <w:sz w:val="16"/>
                <w:szCs w:val="16"/>
                <w:highlight w:val="green"/>
                <w:lang w:val="en-US"/>
              </w:rPr>
              <w:pPrChange w:id="776"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p>
          <w:p w14:paraId="03A29B8F"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77" w:author="Claus Wendt" w:date="2020-09-04T15:35:00Z"/>
                <w:sz w:val="16"/>
                <w:szCs w:val="16"/>
                <w:highlight w:val="green"/>
                <w:lang w:val="en-US"/>
              </w:rPr>
              <w:pPrChange w:id="778"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79" w:author="Claus Wendt" w:date="2020-09-04T15:35:00Z">
              <w:r w:rsidRPr="0047645E">
                <w:rPr>
                  <w:sz w:val="16"/>
                  <w:szCs w:val="16"/>
                  <w:highlight w:val="green"/>
                  <w:lang w:val="en-US"/>
                </w:rPr>
                <w:t>High</w:t>
              </w:r>
            </w:ins>
          </w:p>
          <w:p w14:paraId="10367406" w14:textId="77777777" w:rsidR="0047645E" w:rsidRPr="0047645E" w:rsidRDefault="0047645E">
            <w:pPr>
              <w:spacing w:line="160" w:lineRule="exact"/>
              <w:jc w:val="center"/>
              <w:cnfStyle w:val="000000100000" w:firstRow="0" w:lastRow="0" w:firstColumn="0" w:lastColumn="0" w:oddVBand="0" w:evenVBand="0" w:oddHBand="1" w:evenHBand="0" w:firstRowFirstColumn="0" w:firstRowLastColumn="0" w:lastRowFirstColumn="0" w:lastRowLastColumn="0"/>
              <w:rPr>
                <w:ins w:id="780" w:author="Claus Wendt" w:date="2020-09-04T15:35:00Z"/>
                <w:sz w:val="16"/>
                <w:szCs w:val="16"/>
                <w:highlight w:val="green"/>
                <w:lang w:val="en-US"/>
              </w:rPr>
              <w:pPrChange w:id="781" w:author="Claus Wendt" w:date="2020-09-04T15:35:00Z">
                <w:pPr>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782" w:author="Claus Wendt" w:date="2020-09-04T15:35:00Z">
              <w:r w:rsidRPr="0047645E">
                <w:rPr>
                  <w:sz w:val="16"/>
                  <w:szCs w:val="16"/>
                  <w:highlight w:val="green"/>
                  <w:lang w:val="en-US"/>
                </w:rPr>
                <w:t>High</w:t>
              </w:r>
            </w:ins>
          </w:p>
        </w:tc>
      </w:tr>
    </w:tbl>
    <w:p w14:paraId="6337251E" w14:textId="77777777" w:rsidR="0047645E" w:rsidRPr="0047645E" w:rsidRDefault="0047645E">
      <w:pPr>
        <w:pStyle w:val="02FlietextErsterAbsatz"/>
        <w:spacing w:line="160" w:lineRule="exact"/>
        <w:rPr>
          <w:ins w:id="783" w:author="Claus Wendt" w:date="2020-09-04T15:35:00Z"/>
          <w:sz w:val="16"/>
          <w:szCs w:val="16"/>
          <w:lang w:val="en-US"/>
          <w:rPrChange w:id="784" w:author="Claus Wendt" w:date="2020-09-04T15:35:00Z">
            <w:rPr>
              <w:ins w:id="785" w:author="Claus Wendt" w:date="2020-09-04T15:35:00Z"/>
              <w:lang w:val="en-US"/>
            </w:rPr>
          </w:rPrChange>
        </w:rPr>
        <w:pPrChange w:id="786" w:author="Claus Wendt" w:date="2020-09-04T15:35:00Z">
          <w:pPr>
            <w:pStyle w:val="02FlietextErsterAbsatz"/>
          </w:pPr>
        </w:pPrChange>
      </w:pPr>
    </w:p>
    <w:p w14:paraId="47E92298" w14:textId="1BEAC511" w:rsidR="00F557A8" w:rsidRPr="006A56FF" w:rsidRDefault="00AE118D" w:rsidP="00E83357">
      <w:pPr>
        <w:pStyle w:val="02FlietextErsterAbsatz"/>
        <w:rPr>
          <w:lang w:val="en-US"/>
        </w:rPr>
      </w:pPr>
      <w:ins w:id="787" w:author="Claus Wendt" w:date="2020-09-04T15:29:00Z">
        <w:r>
          <w:rPr>
            <w:lang w:val="en-US"/>
          </w:rPr>
          <w:t>Our study helps to improve insights in LTC systems that are high</w:t>
        </w:r>
      </w:ins>
      <w:ins w:id="788" w:author="Claus Wendt" w:date="2020-09-04T15:30:00Z">
        <w:r>
          <w:rPr>
            <w:lang w:val="en-US"/>
          </w:rPr>
          <w:t xml:space="preserve">ly diverse and do not easily fit in categories such as the three </w:t>
        </w:r>
      </w:ins>
      <w:ins w:id="789" w:author="Claus Wendt" w:date="2020-09-04T15:31:00Z">
        <w:r>
          <w:rPr>
            <w:lang w:val="en-US"/>
          </w:rPr>
          <w:t xml:space="preserve">types proposed in the welfare state literature. </w:t>
        </w:r>
      </w:ins>
      <w:ins w:id="790" w:author="Claus Wendt" w:date="2020-09-04T15:33:00Z">
        <w:r>
          <w:rPr>
            <w:lang w:val="en-US"/>
          </w:rPr>
          <w:t xml:space="preserve">The public supply type seems to be particularly suited to </w:t>
        </w:r>
        <w:r w:rsidR="0047645E">
          <w:rPr>
            <w:lang w:val="en-US"/>
          </w:rPr>
          <w:t xml:space="preserve">provide a high level </w:t>
        </w:r>
      </w:ins>
      <w:ins w:id="791" w:author="Claus Wendt" w:date="2020-09-04T15:34:00Z">
        <w:r w:rsidR="0047645E">
          <w:rPr>
            <w:lang w:val="en-US"/>
          </w:rPr>
          <w:t>of care</w:t>
        </w:r>
      </w:ins>
      <w:ins w:id="792" w:author="Claus Wendt" w:date="2020-09-04T15:36:00Z">
        <w:r w:rsidR="0047645E">
          <w:rPr>
            <w:lang w:val="en-US"/>
          </w:rPr>
          <w:t xml:space="preserve"> </w:t>
        </w:r>
      </w:ins>
      <w:ins w:id="793" w:author="Claus Wendt" w:date="2020-09-04T15:37:00Z">
        <w:r w:rsidR="0047645E">
          <w:rPr>
            <w:lang w:val="en-US"/>
          </w:rPr>
          <w:t xml:space="preserve">without means-testing while </w:t>
        </w:r>
      </w:ins>
      <w:ins w:id="794" w:author="Claus Wendt" w:date="2020-09-04T15:38:00Z">
        <w:r w:rsidR="0047645E">
          <w:rPr>
            <w:lang w:val="en-US"/>
          </w:rPr>
          <w:t xml:space="preserve">a </w:t>
        </w:r>
      </w:ins>
      <w:ins w:id="795" w:author="Claus Wendt" w:date="2020-09-04T15:39:00Z">
        <w:r w:rsidR="0047645E">
          <w:rPr>
            <w:lang w:val="en-US"/>
          </w:rPr>
          <w:t xml:space="preserve">limited </w:t>
        </w:r>
      </w:ins>
      <w:ins w:id="796" w:author="Claus Wendt" w:date="2020-09-04T15:38:00Z">
        <w:r w:rsidR="0047645E">
          <w:rPr>
            <w:lang w:val="en-US"/>
          </w:rPr>
          <w:t xml:space="preserve">share of cash benefits indicates a </w:t>
        </w:r>
      </w:ins>
      <w:ins w:id="797" w:author="Claus Wendt" w:date="2020-09-04T15:39:00Z">
        <w:r w:rsidR="0047645E">
          <w:rPr>
            <w:lang w:val="en-US"/>
          </w:rPr>
          <w:t xml:space="preserve">reduced </w:t>
        </w:r>
      </w:ins>
      <w:ins w:id="798" w:author="Claus Wendt" w:date="2020-09-04T15:38:00Z">
        <w:r w:rsidR="0047645E">
          <w:rPr>
            <w:lang w:val="en-US"/>
          </w:rPr>
          <w:t xml:space="preserve">importance of informal care. </w:t>
        </w:r>
      </w:ins>
      <w:ins w:id="799" w:author="Claus Wendt" w:date="2020-09-04T15:40:00Z">
        <w:r w:rsidR="0047645E">
          <w:rPr>
            <w:lang w:val="en-US"/>
          </w:rPr>
          <w:t xml:space="preserve">Choice, however, is more restricted than in other types. </w:t>
        </w:r>
      </w:ins>
      <w:ins w:id="800" w:author="Claus Wendt" w:date="2020-09-04T15:41:00Z">
        <w:r w:rsidR="0047645E">
          <w:rPr>
            <w:lang w:val="en-US"/>
          </w:rPr>
          <w:t>LTC systems with private provid</w:t>
        </w:r>
      </w:ins>
      <w:ins w:id="801" w:author="Claus Wendt" w:date="2020-09-04T15:42:00Z">
        <w:r w:rsidR="0047645E">
          <w:rPr>
            <w:lang w:val="en-US"/>
          </w:rPr>
          <w:t xml:space="preserve">ers can realize supply at a high level as well. </w:t>
        </w:r>
      </w:ins>
      <w:ins w:id="802" w:author="Claus Wendt" w:date="2020-09-04T15:43:00Z">
        <w:r w:rsidR="0047645E">
          <w:rPr>
            <w:lang w:val="en-US"/>
          </w:rPr>
          <w:t xml:space="preserve">Our study shows, however, that his often goes together with </w:t>
        </w:r>
      </w:ins>
      <w:ins w:id="803" w:author="Claus Wendt" w:date="2020-09-04T15:44:00Z">
        <w:r w:rsidR="00317238">
          <w:rPr>
            <w:lang w:val="en-US"/>
          </w:rPr>
          <w:t>high</w:t>
        </w:r>
      </w:ins>
      <w:ins w:id="804" w:author="Claus Wendt" w:date="2020-09-04T15:46:00Z">
        <w:r w:rsidR="00317238">
          <w:rPr>
            <w:lang w:val="en-US"/>
          </w:rPr>
          <w:t>er</w:t>
        </w:r>
      </w:ins>
      <w:ins w:id="805" w:author="Claus Wendt" w:date="2020-09-04T15:44:00Z">
        <w:r w:rsidR="00317238">
          <w:rPr>
            <w:lang w:val="en-US"/>
          </w:rPr>
          <w:t xml:space="preserve"> private expenditure and more in-kind benefits indicating more informal care. </w:t>
        </w:r>
      </w:ins>
      <w:moveFrom w:id="806" w:author="Claus Wendt" w:date="2020-09-04T12:33:00Z">
        <w:del w:id="807" w:author="Claus Wendt" w:date="2020-09-04T15:45:00Z">
          <w:r w:rsidR="00DF05EA" w:rsidRPr="006A56FF" w:rsidDel="00317238">
            <w:rPr>
              <w:lang w:val="en-US"/>
            </w:rPr>
            <w:delText xml:space="preserve"> </w:delText>
          </w:r>
        </w:del>
      </w:moveFrom>
      <w:moveFromRangeEnd w:id="470"/>
    </w:p>
    <w:p w14:paraId="629999E3" w14:textId="373F07DF" w:rsidR="00364FD2" w:rsidRDefault="00162B67" w:rsidP="0016576C">
      <w:pPr>
        <w:pStyle w:val="02FlietextEinzug"/>
        <w:rPr>
          <w:lang w:val="en-US"/>
        </w:rPr>
      </w:pPr>
      <w:del w:id="808" w:author="Claus Wendt" w:date="2020-09-04T14:48:00Z">
        <w:r w:rsidRPr="006A56FF" w:rsidDel="0016576C">
          <w:rPr>
            <w:lang w:val="en-US"/>
          </w:rPr>
          <w:lastRenderedPageBreak/>
          <w:delText>Still</w:delText>
        </w:r>
        <w:r w:rsidR="00241280" w:rsidRPr="006A56FF" w:rsidDel="0016576C">
          <w:rPr>
            <w:lang w:val="en-US"/>
          </w:rPr>
          <w:delText>,</w:delText>
        </w:r>
        <w:r w:rsidRPr="006A56FF" w:rsidDel="0016576C">
          <w:rPr>
            <w:lang w:val="en-US"/>
          </w:rPr>
          <w:delText xml:space="preserve"> t</w:delText>
        </w:r>
      </w:del>
      <w:ins w:id="809" w:author="Claus Wendt" w:date="2020-09-04T14:48:00Z">
        <w:r w:rsidR="0016576C">
          <w:rPr>
            <w:lang w:val="en-US"/>
          </w:rPr>
          <w:t>T</w:t>
        </w:r>
      </w:ins>
      <w:r w:rsidRPr="006A56FF">
        <w:rPr>
          <w:lang w:val="en-US"/>
        </w:rPr>
        <w: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w:t>
      </w:r>
      <w:del w:id="810" w:author="Claus Wendt" w:date="2020-09-04T14:49:00Z">
        <w:r w:rsidR="00F95583" w:rsidRPr="006A56FF" w:rsidDel="0016576C">
          <w:rPr>
            <w:lang w:val="en-US"/>
          </w:rPr>
          <w:delText xml:space="preserve">LTC is </w:delText>
        </w:r>
      </w:del>
      <w:r w:rsidR="00F95583" w:rsidRPr="006A56FF">
        <w:rPr>
          <w:lang w:val="en-US"/>
        </w:rPr>
        <w:t xml:space="preserve">in many countries </w:t>
      </w:r>
      <w:ins w:id="811" w:author="Claus Wendt" w:date="2020-09-04T14:49:00Z">
        <w:r w:rsidR="0016576C" w:rsidRPr="006A56FF">
          <w:rPr>
            <w:lang w:val="en-US"/>
          </w:rPr>
          <w:t xml:space="preserve">LTC is </w:t>
        </w:r>
      </w:ins>
      <w:r w:rsidR="00F95583" w:rsidRPr="006A56FF">
        <w:rPr>
          <w:lang w:val="en-US"/>
        </w:rPr>
        <w:t xml:space="preserve">still a new </w:t>
      </w:r>
      <w:del w:id="812" w:author="Claus Wendt" w:date="2020-09-04T14:49:00Z">
        <w:r w:rsidR="00F95583" w:rsidRPr="006A56FF" w:rsidDel="0016576C">
          <w:rPr>
            <w:lang w:val="en-US"/>
          </w:rPr>
          <w:delText xml:space="preserve">issue in the </w:delText>
        </w:r>
      </w:del>
      <w:r w:rsidR="00F95583" w:rsidRPr="006A56FF">
        <w:rPr>
          <w:lang w:val="en-US"/>
        </w:rPr>
        <w:t>welfare state</w:t>
      </w:r>
      <w:ins w:id="813" w:author="Claus Wendt" w:date="2020-09-04T14:49:00Z">
        <w:r w:rsidR="0016576C" w:rsidRPr="0016576C">
          <w:rPr>
            <w:lang w:val="en-US"/>
          </w:rPr>
          <w:t xml:space="preserve"> </w:t>
        </w:r>
        <w:r w:rsidR="0016576C" w:rsidRPr="006A56FF">
          <w:rPr>
            <w:lang w:val="en-US"/>
          </w:rPr>
          <w:t>issue</w:t>
        </w:r>
      </w:ins>
      <w:r w:rsidR="00F95583" w:rsidRPr="006A56FF">
        <w:rPr>
          <w:lang w:val="en-US"/>
        </w:rPr>
        <w:t>, because the provision was traditionally devolved to familie</w:t>
      </w:r>
      <w:r w:rsidR="00D9383E" w:rsidRPr="006A56FF">
        <w:rPr>
          <w:lang w:val="en-US"/>
        </w:rPr>
        <w:t xml:space="preserve">s </w:t>
      </w:r>
      <w:del w:id="814" w:author="Claus Wendt" w:date="2020-09-04T14:49:00Z">
        <w:r w:rsidR="00D9383E" w:rsidRPr="006A56FF" w:rsidDel="0016576C">
          <w:rPr>
            <w:lang w:val="en-US"/>
          </w:rPr>
          <w:delText xml:space="preserve">and now increasingly </w:delText>
        </w:r>
        <w:r w:rsidR="00F95583" w:rsidRPr="006A56FF" w:rsidDel="0016576C">
          <w:rPr>
            <w:lang w:val="en-US"/>
          </w:rPr>
          <w:delText>to migrant care workers</w:delText>
        </w:r>
        <w:r w:rsidR="000E5EEF" w:rsidRPr="006A56FF" w:rsidDel="0016576C">
          <w:rPr>
            <w:lang w:val="en-US"/>
          </w:rPr>
          <w:delText xml:space="preserve"> </w:delText>
        </w:r>
      </w:del>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xml:space="preserve">. </w:t>
      </w:r>
      <w:ins w:id="815" w:author="Claus Wendt" w:date="2020-09-04T14:50:00Z">
        <w:r w:rsidR="0016576C">
          <w:rPr>
            <w:lang w:val="en-US"/>
          </w:rPr>
          <w:t xml:space="preserve">Now, such services are </w:t>
        </w:r>
        <w:r w:rsidR="0016576C" w:rsidRPr="006A56FF">
          <w:rPr>
            <w:lang w:val="en-US"/>
          </w:rPr>
          <w:t xml:space="preserve">increasingly </w:t>
        </w:r>
        <w:r w:rsidR="0016576C">
          <w:rPr>
            <w:lang w:val="en-US"/>
          </w:rPr>
          <w:t>provided by</w:t>
        </w:r>
        <w:r w:rsidR="0016576C" w:rsidRPr="006A56FF">
          <w:rPr>
            <w:lang w:val="en-US"/>
          </w:rPr>
          <w:t xml:space="preserve"> migrant care workers</w:t>
        </w:r>
        <w:r w:rsidR="0016576C">
          <w:rPr>
            <w:lang w:val="en-US"/>
          </w:rPr>
          <w:t xml:space="preserve">. </w:t>
        </w:r>
      </w:ins>
      <w:del w:id="816" w:author="Claus Wendt" w:date="2020-09-04T14:50:00Z">
        <w:r w:rsidR="00F95583" w:rsidRPr="006A56FF" w:rsidDel="0016576C">
          <w:rPr>
            <w:lang w:val="en-US"/>
          </w:rPr>
          <w:delText>Unfortunatel</w:delText>
        </w:r>
        <w:r w:rsidR="000E5EEF" w:rsidRPr="006A56FF" w:rsidDel="0016576C">
          <w:rPr>
            <w:lang w:val="en-US"/>
          </w:rPr>
          <w:delText>y, i</w:delText>
        </w:r>
      </w:del>
      <w:ins w:id="817" w:author="Claus Wendt" w:date="2020-09-04T14:50:00Z">
        <w:r w:rsidR="0016576C">
          <w:rPr>
            <w:lang w:val="en-US"/>
          </w:rPr>
          <w:t>I</w:t>
        </w:r>
      </w:ins>
      <w:r w:rsidR="000E5EEF" w:rsidRPr="006A56FF">
        <w:rPr>
          <w:lang w:val="en-US"/>
        </w:rPr>
        <w:t>ndicators on informal care</w:t>
      </w:r>
      <w:ins w:id="818" w:author="Claus Wendt" w:date="2020-09-04T14:50:00Z">
        <w:r w:rsidR="0016576C">
          <w:rPr>
            <w:lang w:val="en-US"/>
          </w:rPr>
          <w:t>, however,</w:t>
        </w:r>
      </w:ins>
      <w:r w:rsidR="000E5EEF" w:rsidRPr="006A56FF">
        <w:rPr>
          <w:lang w:val="en-US"/>
        </w:rPr>
        <w:t xml:space="preserve"> </w:t>
      </w:r>
      <w:r w:rsidR="00F95583" w:rsidRPr="006A56FF">
        <w:rPr>
          <w:lang w:val="en-US"/>
        </w:rPr>
        <w:t xml:space="preserve">are not available </w:t>
      </w:r>
      <w:del w:id="819" w:author="Claus Wendt" w:date="2020-09-04T14:51:00Z">
        <w:r w:rsidR="00F95583" w:rsidRPr="006A56FF" w:rsidDel="0016576C">
          <w:rPr>
            <w:lang w:val="en-US"/>
          </w:rPr>
          <w:delText xml:space="preserve">and by nature </w:delText>
        </w:r>
      </w:del>
      <w:ins w:id="820" w:author="Claus Wendt" w:date="2020-09-04T14:51:00Z">
        <w:r w:rsidR="0016576C">
          <w:rPr>
            <w:lang w:val="en-US"/>
          </w:rPr>
          <w:t xml:space="preserve">respectively </w:t>
        </w:r>
      </w:ins>
      <w:r w:rsidR="00F95583" w:rsidRPr="006A56FF">
        <w:rPr>
          <w:lang w:val="en-US"/>
        </w:rPr>
        <w:t xml:space="preserve">not reliable. </w:t>
      </w:r>
      <w:del w:id="821" w:author="Claus Wendt" w:date="2020-09-04T14:51:00Z">
        <w:r w:rsidR="00F95583" w:rsidRPr="006A56FF" w:rsidDel="0016576C">
          <w:rPr>
            <w:lang w:val="en-US"/>
          </w:rPr>
          <w:delText xml:space="preserve">The only </w:delText>
        </w:r>
      </w:del>
      <w:ins w:id="822" w:author="Claus Wendt" w:date="2020-09-04T14:51:00Z">
        <w:r w:rsidR="0016576C">
          <w:rPr>
            <w:lang w:val="en-US"/>
          </w:rPr>
          <w:t xml:space="preserve">As an </w:t>
        </w:r>
      </w:ins>
      <w:r w:rsidR="00F95583" w:rsidRPr="006A56FF">
        <w:rPr>
          <w:lang w:val="en-US"/>
        </w:rPr>
        <w:t>approximation</w:t>
      </w:r>
      <w:del w:id="823" w:author="Claus Wendt" w:date="2020-09-04T14:52:00Z">
        <w:r w:rsidR="00241280" w:rsidRPr="006A56FF" w:rsidDel="0016576C">
          <w:rPr>
            <w:lang w:val="en-US"/>
          </w:rPr>
          <w:delText>,</w:delText>
        </w:r>
      </w:del>
      <w:r w:rsidR="00241280" w:rsidRPr="006A56FF">
        <w:rPr>
          <w:lang w:val="en-US"/>
        </w:rPr>
        <w:t xml:space="preserve"> we have included</w:t>
      </w:r>
      <w:del w:id="824" w:author="Claus Wendt" w:date="2020-09-04T14:52:00Z">
        <w:r w:rsidR="00241280" w:rsidRPr="006A56FF" w:rsidDel="0016576C">
          <w:rPr>
            <w:lang w:val="en-US"/>
          </w:rPr>
          <w:delText>,</w:delText>
        </w:r>
        <w:r w:rsidR="00F95583" w:rsidRPr="006A56FF" w:rsidDel="0016576C">
          <w:rPr>
            <w:lang w:val="en-US"/>
          </w:rPr>
          <w:delText xml:space="preserve"> are</w:delText>
        </w:r>
      </w:del>
      <w:r w:rsidR="00F95583" w:rsidRPr="006A56FF">
        <w:rPr>
          <w:lang w:val="en-US"/>
        </w:rPr>
        <w:t xml:space="preserve"> cash benefits (especially unbound) </w:t>
      </w:r>
      <w:del w:id="825" w:author="Claus Wendt" w:date="2020-09-04T14:52:00Z">
        <w:r w:rsidR="00F95583" w:rsidRPr="006A56FF" w:rsidDel="0016576C">
          <w:rPr>
            <w:lang w:val="en-US"/>
          </w:rPr>
          <w:delText xml:space="preserve">which </w:delText>
        </w:r>
      </w:del>
      <w:ins w:id="826" w:author="Claus Wendt" w:date="2020-09-04T14:52:00Z">
        <w:r w:rsidR="0016576C">
          <w:rPr>
            <w:lang w:val="en-US"/>
          </w:rPr>
          <w:t>that can be taken as</w:t>
        </w:r>
      </w:ins>
      <w:del w:id="827" w:author="Claus Wendt" w:date="2020-09-04T14:52:00Z">
        <w:r w:rsidR="00F95583" w:rsidRPr="006A56FF" w:rsidDel="0016576C">
          <w:rPr>
            <w:lang w:val="en-US"/>
          </w:rPr>
          <w:delText>are</w:delText>
        </w:r>
      </w:del>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04FB45A2" w14:textId="4E572D74"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by welfare </w:t>
      </w:r>
      <w:r>
        <w:rPr>
          <w:lang w:val="en-US"/>
        </w:rPr>
        <w:lastRenderedPageBreak/>
        <w:t>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1E0634E0" w:rsidR="00A94E53" w:rsidRPr="001963E5" w:rsidRDefault="00926318" w:rsidP="00926318">
      <w:pPr>
        <w:pStyle w:val="berschrift1"/>
        <w:rPr>
          <w:lang w:val="en-US"/>
        </w:rPr>
      </w:pPr>
      <w:r>
        <w:rPr>
          <w:lang w:val="en-US"/>
        </w:rPr>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48BCD3A" w14:textId="77777777" w:rsidR="001B6C6F" w:rsidRDefault="00D062D3" w:rsidP="001B6C6F">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828" w:name="_CTVBIBLIOGRAPHY1"/>
          <w:bookmarkEnd w:id="828"/>
          <w:r w:rsidR="001B6C6F">
            <w:rPr>
              <w:lang w:val="en-US"/>
            </w:rPr>
            <w:t>References</w:t>
          </w:r>
        </w:p>
        <w:p w14:paraId="375B5987" w14:textId="77777777" w:rsidR="001B6C6F" w:rsidRDefault="001B6C6F" w:rsidP="001B6C6F">
          <w:pPr>
            <w:pStyle w:val="CitaviBibliographyEntry"/>
            <w:rPr>
              <w:lang w:val="en-US"/>
            </w:rPr>
          </w:pPr>
          <w:bookmarkStart w:id="829" w:name="_CTVL001034e448139b54f419adf4039f0e6938f"/>
          <w:r>
            <w:rPr>
              <w:lang w:val="en-US"/>
            </w:rPr>
            <w:t>Alber, J. (1995) ‘A Framework for the Comparative Study of Social Services’, Journal of European Social Policy 5(2): 131–49.</w:t>
          </w:r>
        </w:p>
        <w:p w14:paraId="050A1060" w14:textId="77777777" w:rsidR="001B6C6F" w:rsidRDefault="001B6C6F" w:rsidP="001B6C6F">
          <w:pPr>
            <w:pStyle w:val="CitaviBibliographyEntry"/>
            <w:rPr>
              <w:lang w:val="en-US"/>
            </w:rPr>
          </w:pPr>
          <w:bookmarkStart w:id="830" w:name="_CTVL001810c08d70777472783612d9c6746a6b1"/>
          <w:bookmarkEnd w:id="829"/>
          <w:r>
            <w:rPr>
              <w:lang w:val="en-US"/>
            </w:rPr>
            <w:t>Anderson, A. (2012) ‘Europe's Care Regimes and the Role of Migrant Care Workers Within Them’, Journal of Population Ageing 5(2): 135–46.</w:t>
          </w:r>
        </w:p>
        <w:p w14:paraId="65B7B9E0" w14:textId="77777777" w:rsidR="001B6C6F" w:rsidRDefault="001B6C6F" w:rsidP="001B6C6F">
          <w:pPr>
            <w:pStyle w:val="CitaviBibliographyEntry"/>
            <w:rPr>
              <w:lang w:val="en-US"/>
            </w:rPr>
          </w:pPr>
          <w:bookmarkStart w:id="831" w:name="_CTVL001d05c2d44cb5e4fe2b3f74ab1c28541ed"/>
          <w:bookmarkEnd w:id="830"/>
          <w:r>
            <w:rPr>
              <w:lang w:val="en-US"/>
            </w:rPr>
            <w:t>Anttonen, A. and Sipilä, J. (1996) ‘European Social Care Services: Is it possible to identify models?’, Journal of European Social Policy 6(2): 87–100.</w:t>
          </w:r>
        </w:p>
        <w:p w14:paraId="5BB96D2D" w14:textId="77777777" w:rsidR="001B6C6F" w:rsidRDefault="001B6C6F" w:rsidP="001B6C6F">
          <w:pPr>
            <w:pStyle w:val="CitaviBibliographyEntry"/>
            <w:rPr>
              <w:lang w:val="en-US"/>
            </w:rPr>
          </w:pPr>
          <w:bookmarkStart w:id="832" w:name="_CTVL0019c83775edfdb449eb0696fce30169fae"/>
          <w:bookmarkEnd w:id="831"/>
          <w:r>
            <w:rPr>
              <w:lang w:val="en-US"/>
            </w:rPr>
            <w:t>Arts, W. and Gelissen, J. (2002) ‘Three worlds of welfare capitalism or more?: A state-of-the-art report’, Journal of European Social Policy 12(2): 137–58.</w:t>
          </w:r>
        </w:p>
        <w:p w14:paraId="64915137" w14:textId="77777777" w:rsidR="001B6C6F" w:rsidRDefault="001B6C6F" w:rsidP="001B6C6F">
          <w:pPr>
            <w:pStyle w:val="CitaviBibliographyEntry"/>
            <w:rPr>
              <w:lang w:val="en-US"/>
            </w:rPr>
          </w:pPr>
          <w:bookmarkStart w:id="833" w:name="_CTVL001a858d40c11f94d469c01c5a9e0154ab5"/>
          <w:bookmarkEnd w:id="832"/>
          <w:r>
            <w:rPr>
              <w:lang w:val="en-US"/>
            </w:rPr>
            <w:t>Bakx, P., Chernichovsky, D., Paolucci, F., Schokkaert, E., Trottmann, M., Wasem, J. and Schut, F. (2015) ‘Demand-side strategies to deal with moral hazard in public insurance for long-term care’, Journal of health services research &amp; policy 20(3): 170–6.</w:t>
          </w:r>
        </w:p>
        <w:p w14:paraId="5E8075DD" w14:textId="77777777" w:rsidR="001B6C6F" w:rsidRDefault="001B6C6F" w:rsidP="001B6C6F">
          <w:pPr>
            <w:pStyle w:val="CitaviBibliographyEntry"/>
            <w:rPr>
              <w:lang w:val="en-US"/>
            </w:rPr>
          </w:pPr>
          <w:bookmarkStart w:id="834" w:name="_CTVL00113d076a763cd4e85bf20b465b3cae4af"/>
          <w:bookmarkEnd w:id="833"/>
          <w:r>
            <w:rPr>
              <w:lang w:val="en-US"/>
            </w:rPr>
            <w:t>Bambra, C. (2007) ‘Defamilisation and welfare state regimes: a cluster analysis’, International Journal of Social Welfare 16(4): 326–38.</w:t>
          </w:r>
        </w:p>
        <w:p w14:paraId="20B7E084" w14:textId="77777777" w:rsidR="001B6C6F" w:rsidRDefault="001B6C6F" w:rsidP="001B6C6F">
          <w:pPr>
            <w:pStyle w:val="CitaviBibliographyEntry"/>
            <w:rPr>
              <w:lang w:val="en-US"/>
            </w:rPr>
          </w:pPr>
          <w:bookmarkStart w:id="835" w:name="_CTVL001e6435ca3dc8443b5a53ecffd8c03ae4d"/>
          <w:bookmarkEnd w:id="834"/>
          <w:r>
            <w:rPr>
              <w:lang w:val="en-US"/>
            </w:rPr>
            <w:t>Bettio, F. and Plantenga, J. (2004) ‘Comparing Care Regimes in Europe’, Feminist Economics 10(1): 85–113.</w:t>
          </w:r>
        </w:p>
        <w:p w14:paraId="1D5214F4" w14:textId="77777777" w:rsidR="001B6C6F" w:rsidRDefault="001B6C6F" w:rsidP="001B6C6F">
          <w:pPr>
            <w:pStyle w:val="CitaviBibliographyEntry"/>
            <w:rPr>
              <w:lang w:val="en-US"/>
            </w:rPr>
          </w:pPr>
          <w:bookmarkStart w:id="836" w:name="_CTVL0013d007445ae5a40379b45bf9ea10b8792"/>
          <w:bookmarkEnd w:id="835"/>
          <w:r>
            <w:rPr>
              <w:lang w:val="en-US"/>
            </w:rPr>
            <w:t>Böhm, K., Schmid, A., Götze, R., Landwehr, C. and Rothgang, H. (2013) ‘Five types of OECD healthcare systems: empirical results of a deductive classification’, Health policy (Amsterdam, Netherlands) 113(3): 258–69.</w:t>
          </w:r>
        </w:p>
        <w:p w14:paraId="0534E00F" w14:textId="77777777" w:rsidR="001B6C6F" w:rsidRDefault="001B6C6F" w:rsidP="001B6C6F">
          <w:pPr>
            <w:pStyle w:val="CitaviBibliographyEntry"/>
            <w:rPr>
              <w:lang w:val="en-US"/>
            </w:rPr>
          </w:pPr>
          <w:bookmarkStart w:id="837" w:name="_CTVL00134984415fb464e2783512e6c89b0cd6c"/>
          <w:bookmarkEnd w:id="836"/>
          <w:r>
            <w:rPr>
              <w:lang w:val="en-US"/>
            </w:rPr>
            <w:t>Castles, F. G. and Mitchell, D. (1993) ‘Worlds of Welfare and Families of Nations’, in F. G. Castles (ed.)</w:t>
          </w:r>
          <w:bookmarkEnd w:id="837"/>
          <w:r>
            <w:rPr>
              <w:lang w:val="en-US"/>
            </w:rPr>
            <w:t xml:space="preserve"> </w:t>
          </w:r>
          <w:r w:rsidRPr="001B6C6F">
            <w:rPr>
              <w:i/>
              <w:lang w:val="en-US"/>
            </w:rPr>
            <w:t xml:space="preserve">Families of nations: Patterns of public policy in Western democracies. </w:t>
          </w:r>
          <w:r w:rsidRPr="001B6C6F">
            <w:rPr>
              <w:lang w:val="en-US"/>
            </w:rPr>
            <w:t>Aldershot: Ashgate.</w:t>
          </w:r>
        </w:p>
        <w:p w14:paraId="5BCE755E" w14:textId="77777777" w:rsidR="001B6C6F" w:rsidRDefault="001B6C6F" w:rsidP="001B6C6F">
          <w:pPr>
            <w:pStyle w:val="CitaviBibliographyEntry"/>
            <w:rPr>
              <w:lang w:val="en-US"/>
            </w:rPr>
          </w:pPr>
          <w:bookmarkStart w:id="838" w:name="_CTVL00186166193303347ca969e2168af48b4b8"/>
          <w:r>
            <w:rPr>
              <w:lang w:val="en-US"/>
            </w:rPr>
            <w:t>Colombo, F. (2012) ‘Typology of Public Coverage for Long-Term Care in OECD Countries’, in J. Costa-Font and C. Courbage (eds)</w:t>
          </w:r>
          <w:bookmarkEnd w:id="838"/>
          <w:r>
            <w:rPr>
              <w:lang w:val="en-US"/>
            </w:rPr>
            <w:t xml:space="preserve"> </w:t>
          </w:r>
          <w:r w:rsidRPr="001B6C6F">
            <w:rPr>
              <w:i/>
              <w:lang w:val="en-US"/>
            </w:rPr>
            <w:t>Financing Long-Term Care in Europe: Institutions, Markets and Models</w:t>
          </w:r>
          <w:r w:rsidRPr="001B6C6F">
            <w:rPr>
              <w:lang w:val="en-US"/>
            </w:rPr>
            <w:t>, pp. 17–40. London, s.l.: Palgrave Macmillan UK.</w:t>
          </w:r>
        </w:p>
        <w:p w14:paraId="5A1CCE27" w14:textId="77777777" w:rsidR="001B6C6F" w:rsidRDefault="001B6C6F" w:rsidP="001B6C6F">
          <w:pPr>
            <w:pStyle w:val="CitaviBibliographyEntry"/>
            <w:rPr>
              <w:lang w:val="en-US"/>
            </w:rPr>
          </w:pPr>
          <w:bookmarkStart w:id="839" w:name="_CTVL0010b6a142e90234bc18156f4e7b2566369"/>
          <w:r>
            <w:rPr>
              <w:lang w:val="en-US"/>
            </w:rPr>
            <w:lastRenderedPageBreak/>
            <w:t>Colombo, F., Llena-Nozal, A., Mercier, J. and Tjadens, F. (2011)</w:t>
          </w:r>
          <w:bookmarkEnd w:id="839"/>
          <w:r>
            <w:rPr>
              <w:lang w:val="en-US"/>
            </w:rPr>
            <w:t xml:space="preserve"> </w:t>
          </w:r>
          <w:r w:rsidRPr="001B6C6F">
            <w:rPr>
              <w:i/>
              <w:lang w:val="en-US"/>
            </w:rPr>
            <w:t xml:space="preserve">Help wanted?: Providing and paying for long-term care. </w:t>
          </w:r>
          <w:r w:rsidRPr="001B6C6F">
            <w:rPr>
              <w:lang w:val="en-US"/>
            </w:rPr>
            <w:t>Paris: OECD.</w:t>
          </w:r>
        </w:p>
        <w:p w14:paraId="2285BDD2" w14:textId="77777777" w:rsidR="001B6C6F" w:rsidRDefault="001B6C6F" w:rsidP="001B6C6F">
          <w:pPr>
            <w:pStyle w:val="CitaviBibliographyEntry"/>
            <w:rPr>
              <w:lang w:val="en-US"/>
            </w:rPr>
          </w:pPr>
          <w:bookmarkStart w:id="840" w:name="_CTVL0011b8ba8c659eb4b73a7f1fa02fe518735"/>
          <w:r>
            <w:rPr>
              <w:lang w:val="en-US"/>
            </w:rPr>
            <w:t>Da Roit, B. and Le Bihan, B. (2010) ‘Similar and Yet So Different: Cash-for-Care in Six European Countries’ Long-Term Care Policies’, The Milbank Quarterly 88(3): 286–309.</w:t>
          </w:r>
        </w:p>
        <w:p w14:paraId="19CD0681" w14:textId="77777777" w:rsidR="001B6C6F" w:rsidRDefault="001B6C6F" w:rsidP="001B6C6F">
          <w:pPr>
            <w:pStyle w:val="CitaviBibliographyEntry"/>
            <w:rPr>
              <w:lang w:val="en-US"/>
            </w:rPr>
          </w:pPr>
          <w:bookmarkStart w:id="841" w:name="_CTVL001a4836dae68d94d748616d13fb0207f15"/>
          <w:bookmarkEnd w:id="840"/>
          <w:r>
            <w:rPr>
              <w:lang w:val="en-US"/>
            </w:rPr>
            <w:t>Da Roit, B. and Weicht, B. (2013) ‘Migrant care work and care, migration and employment regimes: A fuzzy-set analysis’, Journal of European Social Policy 23(5): 469–86.</w:t>
          </w:r>
        </w:p>
        <w:p w14:paraId="612CCBBC" w14:textId="77777777" w:rsidR="001B6C6F" w:rsidRDefault="001B6C6F" w:rsidP="001B6C6F">
          <w:pPr>
            <w:pStyle w:val="CitaviBibliographyEntry"/>
            <w:rPr>
              <w:lang w:val="en-US"/>
            </w:rPr>
          </w:pPr>
          <w:bookmarkStart w:id="842" w:name="_CTVL001fd3ac2a6731141c3b7b2698947518579"/>
          <w:bookmarkEnd w:id="841"/>
          <w:r>
            <w:rPr>
              <w:lang w:val="en-US"/>
            </w:rPr>
            <w:t>Damiani, G., Farelli, V., Anselmi, A., Sicuro, L., Solipaca, A., Burgio, A., Iezzi, D. F. and Ricciardi, W. (2011) ‘Patterns of Long Term Care in 29 European countries: evidence from an exploratory study’, BMC health services research 11: 316.</w:t>
          </w:r>
        </w:p>
        <w:p w14:paraId="5CDE070D" w14:textId="77777777" w:rsidR="001B6C6F" w:rsidRDefault="001B6C6F" w:rsidP="001B6C6F">
          <w:pPr>
            <w:pStyle w:val="CitaviBibliographyEntry"/>
            <w:rPr>
              <w:lang w:val="en-US"/>
            </w:rPr>
          </w:pPr>
          <w:bookmarkStart w:id="843" w:name="_CTVL0015f1bbd69fb3c4522abd802c60d39aab7"/>
          <w:bookmarkEnd w:id="842"/>
          <w:r>
            <w:rPr>
              <w:lang w:val="en-US"/>
            </w:rPr>
            <w:t>Di Rosa, M., Kofahl, C., McKee, K., Bień, B., Lamura, G., Prouskas, C., Döhner, H. and Mnich, E. (2011) ‘A Typology of Caregiving Situations and Service Use in Family Carers of Older People in Six European Countries’, GeroPsych 24(1): 5–18.</w:t>
          </w:r>
        </w:p>
        <w:p w14:paraId="798F2DAA" w14:textId="77777777" w:rsidR="001B6C6F" w:rsidRDefault="001B6C6F" w:rsidP="001B6C6F">
          <w:pPr>
            <w:pStyle w:val="CitaviBibliographyEntry"/>
            <w:rPr>
              <w:lang w:val="en-US"/>
            </w:rPr>
          </w:pPr>
          <w:bookmarkStart w:id="844" w:name="_CTVL0010ab61766c6234c81af59c27fe2c9d49d"/>
          <w:bookmarkEnd w:id="843"/>
          <w:r>
            <w:rPr>
              <w:lang w:val="en-US"/>
            </w:rPr>
            <w:t>Esping-Andersen, G. (1990)</w:t>
          </w:r>
          <w:bookmarkEnd w:id="844"/>
          <w:r>
            <w:rPr>
              <w:lang w:val="en-US"/>
            </w:rPr>
            <w:t xml:space="preserve"> </w:t>
          </w:r>
          <w:r w:rsidRPr="001B6C6F">
            <w:rPr>
              <w:i/>
              <w:lang w:val="en-US"/>
            </w:rPr>
            <w:t xml:space="preserve">The three worlds of welfare capitalism. </w:t>
          </w:r>
          <w:r w:rsidRPr="001B6C6F">
            <w:rPr>
              <w:lang w:val="en-US"/>
            </w:rPr>
            <w:t>Princeton, N.J.: Princeton University Press.</w:t>
          </w:r>
        </w:p>
        <w:p w14:paraId="5CB06CB5" w14:textId="77777777" w:rsidR="001B6C6F" w:rsidRDefault="001B6C6F" w:rsidP="001B6C6F">
          <w:pPr>
            <w:pStyle w:val="CitaviBibliographyEntry"/>
            <w:rPr>
              <w:lang w:val="en-US"/>
            </w:rPr>
          </w:pPr>
          <w:bookmarkStart w:id="845"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979B641" w14:textId="77777777" w:rsidR="001B6C6F" w:rsidRDefault="001B6C6F" w:rsidP="001B6C6F">
          <w:pPr>
            <w:pStyle w:val="CitaviBibliographyEntry"/>
            <w:rPr>
              <w:lang w:val="en-US"/>
            </w:rPr>
          </w:pPr>
          <w:bookmarkStart w:id="846" w:name="_CTVL0013deb4cb5e8224491a572d4026b6a1358"/>
          <w:bookmarkEnd w:id="845"/>
          <w:r>
            <w:rPr>
              <w:lang w:val="en-US"/>
            </w:rPr>
            <w:t>Farris, S. R. and Marchetti, S. (2017) ‘From the Commodification to the Corporatization of Care: European Perspectives and Debates’, Social Politics: International Studies in Gender, State &amp; Society 24(2): 109–31.</w:t>
          </w:r>
        </w:p>
        <w:p w14:paraId="7EDCD4D0" w14:textId="77777777" w:rsidR="001B6C6F" w:rsidRDefault="001B6C6F" w:rsidP="001B6C6F">
          <w:pPr>
            <w:pStyle w:val="CitaviBibliographyEntry"/>
            <w:rPr>
              <w:lang w:val="en-US"/>
            </w:rPr>
          </w:pPr>
          <w:bookmarkStart w:id="847" w:name="_CTVL0017c3d120b68894a438ddae60dd66cb8df"/>
          <w:bookmarkEnd w:id="846"/>
          <w:r>
            <w:rPr>
              <w:lang w:val="en-US"/>
            </w:rPr>
            <w:t>Ferrera, M. (1996) ‘The 'Southern Model' of Welfare in Social Europe’, Journal of European Social Policy 6(1): 17–37.</w:t>
          </w:r>
        </w:p>
        <w:p w14:paraId="1A5CC940" w14:textId="77777777" w:rsidR="001B6C6F" w:rsidRDefault="001B6C6F" w:rsidP="001B6C6F">
          <w:pPr>
            <w:pStyle w:val="CitaviBibliographyEntry"/>
            <w:rPr>
              <w:lang w:val="en-US"/>
            </w:rPr>
          </w:pPr>
          <w:bookmarkStart w:id="848" w:name="_CTVL0014251892f140044c98ec580332144306b"/>
          <w:bookmarkEnd w:id="847"/>
          <w:r>
            <w:rPr>
              <w:lang w:val="en-US"/>
            </w:rPr>
            <w:t>Fonseca, J. R.S. (2013) ‘Clustering in the field of social sciences: that is your choice’, International Journal of Social Research Methodology 16(5): 403–28.</w:t>
          </w:r>
        </w:p>
        <w:p w14:paraId="33E41071" w14:textId="77777777" w:rsidR="001B6C6F" w:rsidRDefault="001B6C6F" w:rsidP="001B6C6F">
          <w:pPr>
            <w:pStyle w:val="CitaviBibliographyEntry"/>
            <w:rPr>
              <w:lang w:val="en-US"/>
            </w:rPr>
          </w:pPr>
          <w:bookmarkStart w:id="849" w:name="_CTVL001373c94ccf3c24a1ebfb425e778bd7fad"/>
          <w:bookmarkEnd w:id="848"/>
          <w:r>
            <w:rPr>
              <w:lang w:val="en-US"/>
            </w:rPr>
            <w:t>Halásková, R., Bednář, P. and Halásková, M. (2017) ‘Forms of Providing and Financing Long-Term Care in OECD Countries’, Review of Economic Perspectives 17(2): 159–78.</w:t>
          </w:r>
        </w:p>
        <w:p w14:paraId="7021CFDE" w14:textId="77777777" w:rsidR="001B6C6F" w:rsidRDefault="001B6C6F" w:rsidP="001B6C6F">
          <w:pPr>
            <w:pStyle w:val="CitaviBibliographyEntry"/>
            <w:rPr>
              <w:lang w:val="en-US"/>
            </w:rPr>
          </w:pPr>
          <w:bookmarkStart w:id="850" w:name="_CTVL0012648c6a98a1148368dd9ae50a6bfa51a"/>
          <w:bookmarkEnd w:id="849"/>
          <w:r>
            <w:rPr>
              <w:lang w:val="en-US"/>
            </w:rPr>
            <w:t xml:space="preserve">Halfens, R. J. G., Meesterberends, E., van Nie-Visser, N. C., Lohrmann, C., Schönherr, S., Meijers, J. M. M., Hahn, S., Vangelooven, C. and Schols, J. </w:t>
          </w:r>
          <w:r>
            <w:rPr>
              <w:lang w:val="en-US"/>
            </w:rPr>
            <w:lastRenderedPageBreak/>
            <w:t>M. G. A. (2013) ‘International prevalence measurement of care problems: results’, Journal of advanced nursing 69(9): e5-17.</w:t>
          </w:r>
        </w:p>
        <w:p w14:paraId="0D35DF66" w14:textId="77777777" w:rsidR="001B6C6F" w:rsidRDefault="001B6C6F" w:rsidP="001B6C6F">
          <w:pPr>
            <w:pStyle w:val="CitaviBibliographyEntry"/>
            <w:rPr>
              <w:lang w:val="en-US"/>
            </w:rPr>
          </w:pPr>
          <w:bookmarkStart w:id="851" w:name="_CTVL001be466e05928646daa518cec4cec03f63"/>
          <w:bookmarkEnd w:id="850"/>
          <w:r>
            <w:rPr>
              <w:lang w:val="en-US"/>
            </w:rPr>
            <w:t>Jensen, C. (2008) ‘Worlds of welfare services and transfers’, Journal of European Social Policy 18(2): 151–62.</w:t>
          </w:r>
        </w:p>
        <w:p w14:paraId="186FDA21" w14:textId="77777777" w:rsidR="001B6C6F" w:rsidRDefault="001B6C6F" w:rsidP="001B6C6F">
          <w:pPr>
            <w:pStyle w:val="CitaviBibliographyEntry"/>
            <w:rPr>
              <w:lang w:val="en-US"/>
            </w:rPr>
          </w:pPr>
          <w:bookmarkStart w:id="852" w:name="_CTVL00175e7fd58a1d34770be22f60640fedb80"/>
          <w:bookmarkEnd w:id="851"/>
          <w:r>
            <w:rPr>
              <w:lang w:val="en-US"/>
            </w:rPr>
            <w:t>Kammer, A., Niehues, J. and Peichl, A. (2012) ‘Welfare regimes and welfare state outcomes in Europe’, Journal of European Social Policy 22(5): 455–71.</w:t>
          </w:r>
        </w:p>
        <w:p w14:paraId="29C3C89D" w14:textId="77777777" w:rsidR="001B6C6F" w:rsidRDefault="001B6C6F" w:rsidP="001B6C6F">
          <w:pPr>
            <w:pStyle w:val="CitaviBibliographyEntry"/>
            <w:rPr>
              <w:lang w:val="en-US"/>
            </w:rPr>
          </w:pPr>
          <w:bookmarkStart w:id="853" w:name="_CTVL0010c10d28edea54957a390cc5df62b8fef"/>
          <w:bookmarkEnd w:id="852"/>
          <w:r>
            <w:rPr>
              <w:lang w:val="en-US"/>
            </w:rPr>
            <w:t>Kautto, M. (2002) ‘Investing in Services in West European welfare states’, Journal of European Social Policy 12(1): 53–65.</w:t>
          </w:r>
        </w:p>
        <w:p w14:paraId="0C033D31" w14:textId="77777777" w:rsidR="001B6C6F" w:rsidRDefault="001B6C6F" w:rsidP="001B6C6F">
          <w:pPr>
            <w:pStyle w:val="CitaviBibliographyEntry"/>
            <w:rPr>
              <w:lang w:val="en-US"/>
            </w:rPr>
          </w:pPr>
          <w:bookmarkStart w:id="854" w:name="_CTVL0011f8691c88a8d41f08287656a243643f7"/>
          <w:bookmarkEnd w:id="853"/>
          <w:r>
            <w:rPr>
              <w:lang w:val="en-US"/>
            </w:rPr>
            <w:t>Kleinke, K., Stemmler, M., Reinecke, J. and Lösel, F. (2011) ‘Efficient ways to impute incomplete panel data’, AStA Adv Stat Anal 95(4): 351–73.</w:t>
          </w:r>
        </w:p>
        <w:p w14:paraId="75142B74" w14:textId="77777777" w:rsidR="001B6C6F" w:rsidRDefault="001B6C6F" w:rsidP="001B6C6F">
          <w:pPr>
            <w:pStyle w:val="CitaviBibliographyEntry"/>
            <w:rPr>
              <w:lang w:val="en-US"/>
            </w:rPr>
          </w:pPr>
          <w:bookmarkStart w:id="855" w:name="_CTVL0014a831c3476a74e2b9956ea11f6651680"/>
          <w:bookmarkEnd w:id="854"/>
          <w:r>
            <w:rPr>
              <w:lang w:val="en-US"/>
            </w:rPr>
            <w:t>Kraus, M., Riedel, M., Mot, E. S., Willemé, P. and Röhrling, G. (2010)</w:t>
          </w:r>
          <w:bookmarkEnd w:id="855"/>
          <w:r>
            <w:rPr>
              <w:lang w:val="en-US"/>
            </w:rPr>
            <w:t xml:space="preserve"> </w:t>
          </w:r>
          <w:r w:rsidRPr="001B6C6F">
            <w:rPr>
              <w:i/>
              <w:lang w:val="en-US"/>
            </w:rPr>
            <w:t xml:space="preserve">A typology of long-term care systems in Europe. </w:t>
          </w:r>
          <w:r w:rsidRPr="001B6C6F">
            <w:rPr>
              <w:lang w:val="en-US"/>
            </w:rPr>
            <w:t>Brussels: ENEPRI.</w:t>
          </w:r>
        </w:p>
        <w:p w14:paraId="3E69D79C" w14:textId="77777777" w:rsidR="001B6C6F" w:rsidRDefault="001B6C6F" w:rsidP="001B6C6F">
          <w:pPr>
            <w:pStyle w:val="CitaviBibliographyEntry"/>
            <w:rPr>
              <w:lang w:val="en-US"/>
            </w:rPr>
          </w:pPr>
          <w:bookmarkStart w:id="856" w:name="_CTVL0014201f31f4e42406fb639b4aefaa60020"/>
          <w:r>
            <w:rPr>
              <w:lang w:val="en-US"/>
            </w:rPr>
            <w:t>Leitner, S. (2003) ‘Varieties of familialism: The caring function of the family in comparative perspective’, European Societies 5(4): 353–75.</w:t>
          </w:r>
        </w:p>
        <w:p w14:paraId="7D00A1E3" w14:textId="77777777" w:rsidR="001B6C6F" w:rsidRDefault="001B6C6F" w:rsidP="001B6C6F">
          <w:pPr>
            <w:pStyle w:val="CitaviBibliographyEntry"/>
            <w:rPr>
              <w:lang w:val="en-US"/>
            </w:rPr>
          </w:pPr>
          <w:bookmarkStart w:id="857" w:name="_CTVL00108ebed689e2c4289841c92d111094b6e"/>
          <w:bookmarkEnd w:id="856"/>
          <w:r>
            <w:rPr>
              <w:lang w:val="en-US"/>
            </w:rPr>
            <w:t>Milligan, G. W. and Cooper, M. C. (1987) ‘Methodology Review: Clustering Methods’, Applied Psychological Measurement 11(4): 329–54.</w:t>
          </w:r>
        </w:p>
        <w:p w14:paraId="358B09A3" w14:textId="77777777" w:rsidR="001B6C6F" w:rsidRDefault="001B6C6F" w:rsidP="001B6C6F">
          <w:pPr>
            <w:pStyle w:val="CitaviBibliographyEntry"/>
            <w:rPr>
              <w:lang w:val="en-US"/>
            </w:rPr>
          </w:pPr>
          <w:bookmarkStart w:id="858" w:name="_CTVL001c8de60e5bb4846cabf3cbe7b0f4faa71"/>
          <w:bookmarkEnd w:id="857"/>
          <w:r>
            <w:rPr>
              <w:lang w:val="en-US"/>
            </w:rPr>
            <w:t>Nies, H., Leichsenring, K. and Mak, S. (2013) ‘The Emerging Identity of Long- Term Care Systems in Europe’, in Leichsenring, Kai, Billings, Jenny and H. Nies (eds)</w:t>
          </w:r>
          <w:bookmarkEnd w:id="858"/>
          <w:r>
            <w:rPr>
              <w:lang w:val="en-US"/>
            </w:rPr>
            <w:t xml:space="preserve"> </w:t>
          </w:r>
          <w:r w:rsidRPr="001B6C6F">
            <w:rPr>
              <w:i/>
              <w:lang w:val="en-US"/>
            </w:rPr>
            <w:t>Long term care in Europe: Improving policy and practice</w:t>
          </w:r>
          <w:r w:rsidRPr="001B6C6F">
            <w:rPr>
              <w:lang w:val="en-US"/>
            </w:rPr>
            <w:t>, pp. 19–41. Basingstoke: Palgrave Macmillan.</w:t>
          </w:r>
        </w:p>
        <w:p w14:paraId="43D9816E" w14:textId="77777777" w:rsidR="001B6C6F" w:rsidRDefault="001B6C6F" w:rsidP="001B6C6F">
          <w:pPr>
            <w:pStyle w:val="CitaviBibliographyEntry"/>
            <w:rPr>
              <w:lang w:val="en-US"/>
            </w:rPr>
          </w:pPr>
          <w:bookmarkStart w:id="859" w:name="_CTVL00131a6e1e5cd3746469cdb27300f86d341"/>
          <w:r>
            <w:rPr>
              <w:lang w:val="en-US"/>
            </w:rPr>
            <w:t>OECD (2018) ‘OECD Health Statistics 2018’. http://www.oecd.org/els/health-systems/health-data.htm.</w:t>
          </w:r>
        </w:p>
        <w:p w14:paraId="2333B040" w14:textId="77777777" w:rsidR="001B6C6F" w:rsidRDefault="001B6C6F" w:rsidP="001B6C6F">
          <w:pPr>
            <w:pStyle w:val="CitaviBibliographyEntry"/>
            <w:rPr>
              <w:lang w:val="en-US"/>
            </w:rPr>
          </w:pPr>
          <w:bookmarkStart w:id="860" w:name="_CTVL001ffb96f5d318a4de298a39e8f0bd5fa6a"/>
          <w:bookmarkEnd w:id="859"/>
          <w:r>
            <w:rPr>
              <w:lang w:val="en-US"/>
            </w:rPr>
            <w:t>OECD and European Commission (2013)</w:t>
          </w:r>
          <w:bookmarkEnd w:id="860"/>
          <w:r>
            <w:rPr>
              <w:lang w:val="en-US"/>
            </w:rPr>
            <w:t xml:space="preserve"> </w:t>
          </w:r>
          <w:r w:rsidRPr="001B6C6F">
            <w:rPr>
              <w:i/>
              <w:lang w:val="en-US"/>
            </w:rPr>
            <w:t xml:space="preserve">A Good Life in Old Age?: </w:t>
          </w:r>
          <w:r w:rsidRPr="001B6C6F">
            <w:rPr>
              <w:lang w:val="en-US"/>
            </w:rPr>
            <w:t>OECD Publishing.</w:t>
          </w:r>
        </w:p>
        <w:p w14:paraId="50B06A9A" w14:textId="77777777" w:rsidR="001B6C6F" w:rsidRDefault="001B6C6F" w:rsidP="001B6C6F">
          <w:pPr>
            <w:pStyle w:val="CitaviBibliographyEntry"/>
            <w:rPr>
              <w:lang w:val="en-US"/>
            </w:rPr>
          </w:pPr>
          <w:bookmarkStart w:id="861" w:name="_CTVL00103a469d8c12940fdbc2ae3b2729b6d39"/>
          <w:r>
            <w:rPr>
              <w:lang w:val="en-US"/>
            </w:rPr>
            <w:t>Pfau-Effinger, B. (2014) ‘New policies for caring family members in European welfare states’, Cuad. Relac. Lab. 32(1).</w:t>
          </w:r>
        </w:p>
        <w:p w14:paraId="53827A8F" w14:textId="77777777" w:rsidR="001B6C6F" w:rsidRDefault="001B6C6F" w:rsidP="001B6C6F">
          <w:pPr>
            <w:pStyle w:val="CitaviBibliographyEntry"/>
            <w:rPr>
              <w:lang w:val="en-US"/>
            </w:rPr>
          </w:pPr>
          <w:bookmarkStart w:id="862" w:name="_CTVL0015370e4185b9d4a5f893208ca47bb9848"/>
          <w:bookmarkEnd w:id="861"/>
          <w:r>
            <w:rPr>
              <w:lang w:val="en-US"/>
            </w:rPr>
            <w:t>Pommer, E., Woittiez, I. and Stevens, J. (2009)</w:t>
          </w:r>
          <w:bookmarkEnd w:id="862"/>
          <w:r>
            <w:rPr>
              <w:lang w:val="en-US"/>
            </w:rPr>
            <w:t xml:space="preserve"> </w:t>
          </w:r>
          <w:r w:rsidRPr="001B6C6F">
            <w:rPr>
              <w:i/>
              <w:lang w:val="en-US"/>
            </w:rPr>
            <w:t xml:space="preserve">Comparing care: The care for elderly in ten EU-countries. </w:t>
          </w:r>
          <w:r w:rsidRPr="001B6C6F">
            <w:rPr>
              <w:lang w:val="en-US"/>
            </w:rPr>
            <w:t>Amsterdam: Aksant Acad. Publ.</w:t>
          </w:r>
        </w:p>
        <w:p w14:paraId="0A9058F9" w14:textId="77777777" w:rsidR="001B6C6F" w:rsidRDefault="001B6C6F" w:rsidP="001B6C6F">
          <w:pPr>
            <w:pStyle w:val="CitaviBibliographyEntry"/>
            <w:rPr>
              <w:lang w:val="en-US"/>
            </w:rPr>
          </w:pPr>
          <w:bookmarkStart w:id="863" w:name="_CTVL0014fb1e12993c0486bb38a312102fa0b95"/>
          <w:r>
            <w:rPr>
              <w:lang w:val="en-US"/>
            </w:rPr>
            <w:t>Ranci, C. and Pavolini, E. (eds.) (2013)</w:t>
          </w:r>
          <w:bookmarkEnd w:id="863"/>
          <w:r>
            <w:rPr>
              <w:lang w:val="en-US"/>
            </w:rPr>
            <w:t xml:space="preserve"> </w:t>
          </w:r>
          <w:r w:rsidRPr="001B6C6F">
            <w:rPr>
              <w:i/>
              <w:lang w:val="en-US"/>
            </w:rPr>
            <w:t xml:space="preserve">Reforms in Long-Term Care Policies in Europe: Investigating Institutional Change and Social Impacts. </w:t>
          </w:r>
          <w:r w:rsidRPr="001B6C6F">
            <w:rPr>
              <w:lang w:val="en-US"/>
            </w:rPr>
            <w:t>New York, NY: Springer.</w:t>
          </w:r>
        </w:p>
        <w:p w14:paraId="04146386" w14:textId="77777777" w:rsidR="001B6C6F" w:rsidRDefault="001B6C6F" w:rsidP="001B6C6F">
          <w:pPr>
            <w:pStyle w:val="CitaviBibliographyEntry"/>
            <w:rPr>
              <w:lang w:val="en-US"/>
            </w:rPr>
          </w:pPr>
          <w:bookmarkStart w:id="864" w:name="_CTVL0011bf34687a16f42f68121c0bf4b2f930f"/>
          <w:r>
            <w:rPr>
              <w:lang w:val="en-US"/>
            </w:rPr>
            <w:t>Reibling, N. (2010) ‘Healthcare systems in Europe: towards an incorporation of patient access’, Journal of European Social Policy 20(1): 5–18.</w:t>
          </w:r>
        </w:p>
        <w:p w14:paraId="4A2BF11F" w14:textId="77777777" w:rsidR="001B6C6F" w:rsidRDefault="001B6C6F" w:rsidP="001B6C6F">
          <w:pPr>
            <w:pStyle w:val="CitaviBibliographyEntry"/>
            <w:rPr>
              <w:lang w:val="en-US"/>
            </w:rPr>
          </w:pPr>
          <w:bookmarkStart w:id="865" w:name="_CTVL001ba251d514c9d4bae9495b7c6c02444ab"/>
          <w:bookmarkEnd w:id="864"/>
          <w:r>
            <w:rPr>
              <w:lang w:val="en-US"/>
            </w:rPr>
            <w:lastRenderedPageBreak/>
            <w:t>Reibling, N., Ariaans, M. and Wendt, C. (2019) ‘Worlds of Healthcare: A Healthcare System Typology of OECD Countries’, Health policy (Amsterdam, Netherlands) 123(7): 611–20.</w:t>
          </w:r>
        </w:p>
        <w:p w14:paraId="20A33159" w14:textId="77777777" w:rsidR="001B6C6F" w:rsidRDefault="001B6C6F" w:rsidP="001B6C6F">
          <w:pPr>
            <w:pStyle w:val="CitaviBibliographyEntry"/>
            <w:rPr>
              <w:lang w:val="en-US"/>
            </w:rPr>
          </w:pPr>
          <w:bookmarkStart w:id="866" w:name="_CTVL001c4d18bc7cbb84effbca47358d0ec4f5f"/>
          <w:bookmarkEnd w:id="865"/>
          <w:r>
            <w:rPr>
              <w:lang w:val="en-US"/>
            </w:rPr>
            <w:t>Rostgaard, T. (2002) ‘Caring for Children and Older People in Europe - A Comparison of European Policies and Practice’, Policy Studies 23(1): 51–68.</w:t>
          </w:r>
        </w:p>
        <w:p w14:paraId="65EC35AE" w14:textId="77777777" w:rsidR="001B6C6F" w:rsidRDefault="001B6C6F" w:rsidP="001B6C6F">
          <w:pPr>
            <w:pStyle w:val="CitaviBibliographyEntry"/>
            <w:rPr>
              <w:lang w:val="en-US"/>
            </w:rPr>
          </w:pPr>
          <w:bookmarkStart w:id="867" w:name="_CTVL001374111b5997247799147bfd63b1f9fef"/>
          <w:bookmarkEnd w:id="866"/>
          <w:r>
            <w:rPr>
              <w:lang w:val="en-US"/>
            </w:rPr>
            <w:t>Saraceno, C. and Keck, W. (2010) ‘Can we identify intergenerational policy regimes in Europe?’, European Societies 12(5): 675–96.</w:t>
          </w:r>
        </w:p>
        <w:p w14:paraId="64E0A1AC" w14:textId="77777777" w:rsidR="001B6C6F" w:rsidRDefault="001B6C6F" w:rsidP="001B6C6F">
          <w:pPr>
            <w:pStyle w:val="CitaviBibliographyEntry"/>
            <w:rPr>
              <w:lang w:val="en-US"/>
            </w:rPr>
          </w:pPr>
          <w:bookmarkStart w:id="868" w:name="_CTVL0018474dca944ff43a3977d89e1f8cbf9bc"/>
          <w:bookmarkEnd w:id="867"/>
          <w:r>
            <w:rPr>
              <w:lang w:val="en-US"/>
            </w:rPr>
            <w:t>Schieber, G. J. (1987)</w:t>
          </w:r>
          <w:bookmarkEnd w:id="868"/>
          <w:r>
            <w:rPr>
              <w:lang w:val="en-US"/>
            </w:rPr>
            <w:t xml:space="preserve"> </w:t>
          </w:r>
          <w:r w:rsidRPr="001B6C6F">
            <w:rPr>
              <w:i/>
              <w:lang w:val="en-US"/>
            </w:rPr>
            <w:t xml:space="preserve">Financing and delivering health care: A comparative analysis of OECD countries. </w:t>
          </w:r>
          <w:r w:rsidRPr="001B6C6F">
            <w:rPr>
              <w:lang w:val="en-US"/>
            </w:rPr>
            <w:t>Paris: OECD.</w:t>
          </w:r>
        </w:p>
        <w:p w14:paraId="67DA7018" w14:textId="77777777" w:rsidR="001B6C6F" w:rsidRDefault="001B6C6F" w:rsidP="001B6C6F">
          <w:pPr>
            <w:pStyle w:val="CitaviBibliographyEntry"/>
            <w:rPr>
              <w:lang w:val="en-US"/>
            </w:rPr>
          </w:pPr>
          <w:bookmarkStart w:id="869" w:name="_CTVL0010aa49c15848940a59eff4c656fb83638"/>
          <w:r>
            <w:rPr>
              <w:lang w:val="en-US"/>
            </w:rPr>
            <w:t>Simonazzi, A. (2008) ‘Care regimes and national employment models’, Cambridge Journal of Economics 33(2): 211–32.</w:t>
          </w:r>
        </w:p>
        <w:p w14:paraId="1C9B2060" w14:textId="77777777" w:rsidR="001B6C6F" w:rsidRDefault="001B6C6F" w:rsidP="001B6C6F">
          <w:pPr>
            <w:pStyle w:val="CitaviBibliographyEntry"/>
            <w:rPr>
              <w:lang w:val="en-US"/>
            </w:rPr>
          </w:pPr>
          <w:bookmarkStart w:id="870" w:name="_CTVL001c4cde9c35b0a4375a4d04a5ae1610beb"/>
          <w:bookmarkEnd w:id="869"/>
          <w:r>
            <w:rPr>
              <w:lang w:val="en-US"/>
            </w:rPr>
            <w:t>Spasova, S., Baeten, R., Coster, S., Ghailani, D., Peña-Casas, R. and Vanhercke, B. (2018)</w:t>
          </w:r>
          <w:bookmarkEnd w:id="870"/>
          <w:r>
            <w:rPr>
              <w:lang w:val="en-US"/>
            </w:rPr>
            <w:t xml:space="preserve"> </w:t>
          </w:r>
          <w:r w:rsidRPr="001B6C6F">
            <w:rPr>
              <w:i/>
              <w:lang w:val="en-US"/>
            </w:rPr>
            <w:t xml:space="preserve">Challenges in long-term care in Europe: A study of national policies. </w:t>
          </w:r>
          <w:r w:rsidRPr="001B6C6F">
            <w:rPr>
              <w:lang w:val="en-US"/>
            </w:rPr>
            <w:t>Brussels.</w:t>
          </w:r>
        </w:p>
        <w:p w14:paraId="61393F39" w14:textId="77777777" w:rsidR="001B6C6F" w:rsidRDefault="001B6C6F" w:rsidP="001B6C6F">
          <w:pPr>
            <w:pStyle w:val="CitaviBibliographyEntry"/>
            <w:rPr>
              <w:lang w:val="en-US"/>
            </w:rPr>
          </w:pPr>
          <w:bookmarkStart w:id="871" w:name="_CTVL00103efbb5656b9476aa5f278c064126856"/>
          <w:r>
            <w:rPr>
              <w:lang w:val="en-US"/>
            </w:rPr>
            <w:t>Ungerson, C. (1997) ‘Social Politics and the Commodification of Care’, Social Politics: International Studies in Gender, State &amp; Society 4(3): 362–81.</w:t>
          </w:r>
        </w:p>
        <w:p w14:paraId="4CC30344" w14:textId="77777777" w:rsidR="001B6C6F" w:rsidRDefault="001B6C6F" w:rsidP="001B6C6F">
          <w:pPr>
            <w:pStyle w:val="CitaviBibliographyEntry"/>
            <w:rPr>
              <w:lang w:val="en-US"/>
            </w:rPr>
          </w:pPr>
          <w:bookmarkStart w:id="872" w:name="_CTVL001ba09466a76eb497588929f7223bebb75"/>
          <w:bookmarkEnd w:id="871"/>
          <w:r>
            <w:rPr>
              <w:lang w:val="en-US"/>
            </w:rPr>
            <w:t>van Hooren, F. J. (2012) ‘Varieties of migrant care work: Comparing patterns of migrant labour in social care’, Journal of European Social Policy 22(2): 133–47.</w:t>
          </w:r>
        </w:p>
        <w:p w14:paraId="4E006744" w14:textId="77777777" w:rsidR="001B6C6F" w:rsidRDefault="001B6C6F" w:rsidP="001B6C6F">
          <w:pPr>
            <w:pStyle w:val="CitaviBibliographyEntry"/>
            <w:rPr>
              <w:lang w:val="en-US"/>
            </w:rPr>
          </w:pPr>
          <w:bookmarkStart w:id="873" w:name="_CTVL001b0b165f1db0a4d44bf83e82f2f5cd0f9"/>
          <w:bookmarkEnd w:id="872"/>
          <w:r>
            <w:rPr>
              <w:lang w:val="en-US"/>
            </w:rPr>
            <w:t>Wendt, C. (2009) ‘Mapping European healthcare systems: a comparative analysis of financing, service provision and access to healthcare’, Journal of European Social Policy 19(5): 432–45.</w:t>
          </w:r>
        </w:p>
        <w:p w14:paraId="095DBAA8" w14:textId="77777777" w:rsidR="001B6C6F" w:rsidRDefault="001B6C6F" w:rsidP="001B6C6F">
          <w:pPr>
            <w:pStyle w:val="CitaviBibliographyEntry"/>
            <w:rPr>
              <w:lang w:val="en-US"/>
            </w:rPr>
          </w:pPr>
          <w:bookmarkStart w:id="874" w:name="_CTVL001ab516b2141194d84a0d50dcc11af4e93"/>
          <w:bookmarkEnd w:id="873"/>
          <w:r>
            <w:rPr>
              <w:lang w:val="en-US"/>
            </w:rPr>
            <w:t>Wendt, C. (2014) ‘Changing Healthcare System Types’, Social Policy &amp; Administration 48(7): 864–82.</w:t>
          </w:r>
        </w:p>
        <w:p w14:paraId="7F8E7957" w14:textId="6BCE84B6" w:rsidR="00725171" w:rsidRPr="006A56FF" w:rsidRDefault="001B6C6F" w:rsidP="001B6C6F">
          <w:pPr>
            <w:pStyle w:val="CitaviBibliographyEntry"/>
            <w:rPr>
              <w:lang w:val="en-US"/>
            </w:rPr>
          </w:pPr>
          <w:bookmarkStart w:id="875" w:name="_CTVL001fb37b04adcac459ebe08c9b097c11676"/>
          <w:bookmarkEnd w:id="874"/>
          <w:r>
            <w:rPr>
              <w:lang w:val="en-US"/>
            </w:rPr>
            <w:t>White, I. R., Royston, P. and Wood, A. M. (2011) ‘Multiple imputation using chained equations: Issues and guidance for practice’, Statistics in medicine 30(4): 377–99</w:t>
          </w:r>
          <w:bookmarkEnd w:id="875"/>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876"/>
      <w:r w:rsidRPr="00BD5458">
        <w:rPr>
          <w:sz w:val="22"/>
          <w:szCs w:val="22"/>
          <w:lang w:val="en-US"/>
        </w:rPr>
        <w:t>2016</w:t>
      </w:r>
      <w:commentRangeEnd w:id="876"/>
      <w:r>
        <w:rPr>
          <w:rStyle w:val="Kommentarzeichen"/>
          <w:color w:val="000000"/>
        </w:rPr>
        <w:commentReference w:id="876"/>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commentRangeStart w:id="877"/>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commentRangeEnd w:id="877"/>
      <w:r w:rsidR="008610B2">
        <w:rPr>
          <w:rStyle w:val="Kommentarzeichen"/>
        </w:rPr>
        <w:commentReference w:id="877"/>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878"/>
      <w:r w:rsidRPr="006A56FF">
        <w:rPr>
          <w:sz w:val="22"/>
          <w:szCs w:val="22"/>
          <w:lang w:val="en-US"/>
        </w:rPr>
        <w:t>clusters</w:t>
      </w:r>
      <w:commentRangeEnd w:id="878"/>
      <w:r>
        <w:rPr>
          <w:rStyle w:val="Kommentarzeichen"/>
          <w:color w:val="000000"/>
        </w:rPr>
        <w:commentReference w:id="878"/>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D36019"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1EA07022"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w:t>
            </w:r>
            <w:ins w:id="879" w:author="Claus Wendt" w:date="2020-09-04T09:29:00Z">
              <w:r w:rsidR="00304112">
                <w:rPr>
                  <w:b w:val="0"/>
                  <w:bCs w:val="0"/>
                  <w:caps w:val="0"/>
                  <w:sz w:val="20"/>
                  <w:szCs w:val="20"/>
                  <w:lang w:val="en-US"/>
                </w:rPr>
                <w:t>r</w:t>
              </w:r>
            </w:ins>
            <w:r>
              <w:rPr>
                <w:b w:val="0"/>
                <w:bCs w:val="0"/>
                <w:caps w:val="0"/>
                <w:sz w:val="20"/>
                <w:szCs w:val="20"/>
                <w:lang w:val="en-US"/>
              </w:rPr>
              <w:t>f</w:t>
            </w:r>
            <w:del w:id="880" w:author="Claus Wendt" w:date="2020-09-04T09:29:00Z">
              <w:r w:rsidDel="00304112">
                <w:rPr>
                  <w:b w:val="0"/>
                  <w:bCs w:val="0"/>
                  <w:caps w:val="0"/>
                  <w:sz w:val="20"/>
                  <w:szCs w:val="20"/>
                  <w:lang w:val="en-US"/>
                </w:rPr>
                <w:delText>r</w:delText>
              </w:r>
            </w:del>
            <w:r>
              <w:rPr>
                <w:b w:val="0"/>
                <w:bCs w:val="0"/>
                <w:caps w:val="0"/>
                <w:sz w:val="20"/>
                <w:szCs w:val="20"/>
                <w:lang w:val="en-US"/>
              </w:rPr>
              <w:t>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lastRenderedPageBreak/>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laus Wendt" w:date="2020-09-04T09:26:00Z" w:initials="CW">
    <w:p w14:paraId="21984914" w14:textId="77777777" w:rsidR="00D36019" w:rsidRDefault="00D36019">
      <w:pPr>
        <w:pStyle w:val="Kommentartext"/>
      </w:pPr>
      <w:r>
        <w:rPr>
          <w:rStyle w:val="Kommentarzeichen"/>
        </w:rPr>
        <w:annotationRef/>
      </w:r>
      <w:r w:rsidRPr="00D36019">
        <w:t>Health Policy hat ja eine ganz</w:t>
      </w:r>
      <w:r>
        <w:t xml:space="preserve"> andere Zitierweise. Das wirkt sich auch auf das word count aus. </w:t>
      </w:r>
    </w:p>
    <w:p w14:paraId="0DF25555" w14:textId="77777777" w:rsidR="00304112" w:rsidRDefault="00304112">
      <w:pPr>
        <w:pStyle w:val="Kommentartext"/>
      </w:pPr>
    </w:p>
    <w:p w14:paraId="4D44F8F1" w14:textId="2C640A2F" w:rsidR="00304112" w:rsidRPr="00D36019" w:rsidRDefault="00304112">
      <w:pPr>
        <w:pStyle w:val="Kommentartext"/>
      </w:pPr>
      <w:r>
        <w:t>Bitte deshalb vor der letzten Durchsicht auf das health policy Format umstellen; (Nummerierung der Literaturangaben).</w:t>
      </w:r>
    </w:p>
  </w:comment>
  <w:comment w:id="5" w:author="Claus Wendt" w:date="2020-08-23T10:43:00Z" w:initials="CW">
    <w:p w14:paraId="0B568EED" w14:textId="7FC2969A" w:rsidR="00D36019" w:rsidRPr="00D36019" w:rsidRDefault="00D36019">
      <w:pPr>
        <w:pStyle w:val="Kommentartext"/>
        <w:rPr>
          <w:lang w:val="en-US"/>
        </w:rPr>
      </w:pPr>
      <w:r>
        <w:rPr>
          <w:rStyle w:val="Kommentarzeichen"/>
        </w:rPr>
        <w:annotationRef/>
      </w:r>
      <w:r w:rsidRPr="00D36019">
        <w:rPr>
          <w:lang w:val="en-US"/>
        </w:rPr>
        <w:t>Wofür?</w:t>
      </w:r>
    </w:p>
  </w:comment>
  <w:comment w:id="6" w:author="Philipp Alexander Linden" w:date="2020-09-03T14:40:00Z" w:initials="PAL">
    <w:p w14:paraId="3094091D" w14:textId="73D4DF9C" w:rsidR="00D36019" w:rsidRDefault="00D36019">
      <w:pPr>
        <w:pStyle w:val="Kommentartext"/>
      </w:pPr>
      <w:r>
        <w:rPr>
          <w:rStyle w:val="Kommentarzeichen"/>
        </w:rPr>
        <w:annotationRef/>
      </w:r>
      <w:r>
        <w:t>Für Health policy nicht nötig.</w:t>
      </w:r>
    </w:p>
  </w:comment>
  <w:comment w:id="36" w:author="Claus Wendt" w:date="2020-08-31T20:58:00Z" w:initials="CW">
    <w:p w14:paraId="42D3A90A" w14:textId="22C73D3D" w:rsidR="00D36019" w:rsidRDefault="00D36019">
      <w:pPr>
        <w:pStyle w:val="Kommentartext"/>
      </w:pPr>
      <w:r>
        <w:rPr>
          <w:rStyle w:val="Kommentarzeichen"/>
        </w:rPr>
        <w:annotationRef/>
      </w:r>
      <w:r>
        <w:t>Am Ende NEU</w:t>
      </w:r>
    </w:p>
  </w:comment>
  <w:comment w:id="101" w:author="Philipp Alexander Linden" w:date="2020-07-07T13:17:00Z" w:initials="PAL">
    <w:p w14:paraId="36C88899" w14:textId="0577E013" w:rsidR="00D36019" w:rsidRDefault="00D36019">
      <w:pPr>
        <w:pStyle w:val="Kommentartext"/>
      </w:pPr>
      <w:r>
        <w:rPr>
          <w:rStyle w:val="Kommentarzeichen"/>
        </w:rPr>
        <w:annotationRef/>
      </w:r>
      <w:r>
        <w:t>Wendt  &amp; Reibling überall blinden</w:t>
      </w:r>
    </w:p>
  </w:comment>
  <w:comment w:id="112" w:author="Claus Wendt" w:date="2020-09-01T12:30:00Z" w:initials="CW">
    <w:p w14:paraId="2AEC4948" w14:textId="495E5B0D" w:rsidR="00D36019" w:rsidRDefault="00D36019">
      <w:pPr>
        <w:pStyle w:val="Kommentartext"/>
      </w:pPr>
      <w:r>
        <w:rPr>
          <w:rStyle w:val="Kommentarzeichen"/>
        </w:rPr>
        <w:annotationRef/>
      </w:r>
      <w:r>
        <w:t xml:space="preserve">Diese Information irgendwo einfügen; evtl. erst im Literaturverzeichnis oder dort in einer End- oder Fußnote. </w:t>
      </w:r>
    </w:p>
  </w:comment>
  <w:comment w:id="113" w:author="Philipp Alexander Linden" w:date="2020-09-03T14:43:00Z" w:initials="PAL">
    <w:p w14:paraId="0EAAE711" w14:textId="77777777" w:rsidR="00D36019" w:rsidRDefault="00D36019">
      <w:pPr>
        <w:pStyle w:val="Kommentartext"/>
        <w:rPr>
          <w:lang w:val="en-US"/>
        </w:rPr>
      </w:pPr>
      <w:r>
        <w:rPr>
          <w:rStyle w:val="Kommentarzeichen"/>
        </w:rPr>
        <w:annotationRef/>
      </w:r>
      <w:r w:rsidRPr="008C6FA4">
        <w:rPr>
          <w:lang w:val="en-US"/>
        </w:rPr>
        <w:t xml:space="preserve">Author guidelines Health policy: </w:t>
      </w:r>
      <w:r>
        <w:rPr>
          <w:lang w:val="en-US"/>
        </w:rPr>
        <w:t>“</w:t>
      </w:r>
      <w:r w:rsidRPr="008C6FA4">
        <w:rPr>
          <w:lang w:val="en-US"/>
        </w:rPr>
        <w:t>There should be no footnotes or endnotes in the manuscript.</w:t>
      </w:r>
      <w:r>
        <w:rPr>
          <w:lang w:val="en-US"/>
        </w:rPr>
        <w:t>”</w:t>
      </w:r>
    </w:p>
    <w:p w14:paraId="3E4828E2" w14:textId="77777777" w:rsidR="00EE6EF0" w:rsidRDefault="00EE6EF0">
      <w:pPr>
        <w:pStyle w:val="Kommentartext"/>
        <w:rPr>
          <w:lang w:val="en-US"/>
        </w:rPr>
      </w:pPr>
    </w:p>
    <w:p w14:paraId="6C3817BF" w14:textId="77777777" w:rsidR="00EE6EF0" w:rsidRDefault="00EE6EF0">
      <w:pPr>
        <w:pStyle w:val="Kommentartext"/>
      </w:pPr>
      <w:r w:rsidRPr="00EE6EF0">
        <w:t>Claus: m</w:t>
      </w:r>
      <w:r>
        <w:t xml:space="preserve">eistens geht es doch irgendwie; z.B, als Endnote. </w:t>
      </w:r>
    </w:p>
    <w:p w14:paraId="735124D3" w14:textId="18B7B0EC" w:rsidR="00EE6EF0" w:rsidRPr="00EE6EF0" w:rsidRDefault="00EE6EF0">
      <w:pPr>
        <w:pStyle w:val="Kommentartext"/>
      </w:pPr>
      <w:r>
        <w:t xml:space="preserve">Aber um Kommunikation zu vermeiden, würde ich dann diesen Punkt im Literaturverzeichnis aufführen. </w:t>
      </w:r>
    </w:p>
  </w:comment>
  <w:comment w:id="114" w:author="Claus Wendt" w:date="2020-09-01T13:16:00Z" w:initials="CW">
    <w:p w14:paraId="12AB49FF" w14:textId="77777777" w:rsidR="00D36019" w:rsidRDefault="00D36019">
      <w:pPr>
        <w:pStyle w:val="Kommentartext"/>
      </w:pPr>
      <w:r>
        <w:rPr>
          <w:rStyle w:val="Kommentarzeichen"/>
        </w:rPr>
        <w:annotationRef/>
      </w:r>
      <w:r>
        <w:t>Was heißt das?</w:t>
      </w:r>
    </w:p>
    <w:p w14:paraId="20C73089" w14:textId="77777777" w:rsidR="00D36019" w:rsidRDefault="00D36019">
      <w:pPr>
        <w:pStyle w:val="Kommentartext"/>
      </w:pPr>
    </w:p>
    <w:p w14:paraId="66F7F5AA" w14:textId="674E2663" w:rsidR="00D36019" w:rsidRPr="00D36019" w:rsidRDefault="00D36019">
      <w:pPr>
        <w:pStyle w:val="Kommentartext"/>
        <w:rPr>
          <w:lang w:val="en-US"/>
        </w:rPr>
      </w:pPr>
      <w:r>
        <w:t xml:space="preserve">… Ah; jetzt sehe ich es; ist aber missverständlich. </w:t>
      </w:r>
      <w:r w:rsidRPr="00D36019">
        <w:rPr>
          <w:lang w:val="en-US"/>
        </w:rPr>
        <w:t>Vielleicht so wie geändert?</w:t>
      </w:r>
    </w:p>
  </w:comment>
  <w:comment w:id="115" w:author="Philipp Alexander Linden" w:date="2020-06-03T19:24:00Z" w:initials="PAL">
    <w:p w14:paraId="24524560" w14:textId="77777777" w:rsidR="00D36019" w:rsidRPr="00D36019" w:rsidRDefault="00D36019" w:rsidP="00691EE1">
      <w:pPr>
        <w:pStyle w:val="Kommentartext"/>
        <w:rPr>
          <w:lang w:val="en-US"/>
        </w:rPr>
      </w:pPr>
      <w:r>
        <w:rPr>
          <w:rStyle w:val="Kommentarzeichen"/>
        </w:rPr>
        <w:annotationRef/>
      </w:r>
      <w:r w:rsidRPr="00D36019">
        <w:rPr>
          <w:lang w:val="en-US"/>
        </w:rPr>
        <w:t>164 words</w:t>
      </w:r>
    </w:p>
  </w:comment>
  <w:comment w:id="123" w:author="Philipp Alexander Linden" w:date="2020-09-03T15:05:00Z" w:initials="PAL">
    <w:p w14:paraId="4B80D456" w14:textId="722E0E36" w:rsidR="00D36019" w:rsidRPr="00015C6E" w:rsidRDefault="00D36019">
      <w:pPr>
        <w:pStyle w:val="Kommentartext"/>
        <w:rPr>
          <w:lang w:val="en-US"/>
        </w:rPr>
      </w:pPr>
      <w:r>
        <w:rPr>
          <w:rStyle w:val="Kommentarzeichen"/>
        </w:rPr>
        <w:annotationRef/>
      </w:r>
      <w:r w:rsidRPr="00015C6E">
        <w:rPr>
          <w:lang w:val="en-US"/>
        </w:rPr>
        <w:t>Double country</w:t>
      </w:r>
    </w:p>
  </w:comment>
  <w:comment w:id="132" w:author="Philipp Alexander Linden" w:date="2020-09-03T15:05:00Z" w:initials="PAL">
    <w:p w14:paraId="76495E0B" w14:textId="77777777" w:rsidR="00D36019" w:rsidRDefault="00D36019">
      <w:pPr>
        <w:pStyle w:val="Kommentartext"/>
        <w:rPr>
          <w:lang w:val="en-US"/>
        </w:rPr>
      </w:pPr>
      <w:r>
        <w:rPr>
          <w:rStyle w:val="Kommentarzeichen"/>
        </w:rPr>
        <w:annotationRef/>
      </w:r>
      <w:r w:rsidRPr="00015C6E">
        <w:rPr>
          <w:lang w:val="en-US"/>
        </w:rPr>
        <w:t xml:space="preserve">Past tense for describing </w:t>
      </w:r>
      <w:r>
        <w:rPr>
          <w:lang w:val="en-US"/>
        </w:rPr>
        <w:t>completed process</w:t>
      </w:r>
    </w:p>
    <w:p w14:paraId="47E913D3" w14:textId="77777777" w:rsidR="008F1A1F" w:rsidRDefault="008F1A1F">
      <w:pPr>
        <w:pStyle w:val="Kommentartext"/>
        <w:rPr>
          <w:lang w:val="en-US"/>
        </w:rPr>
      </w:pPr>
    </w:p>
    <w:p w14:paraId="20146781" w14:textId="6BC3C10D" w:rsidR="008F1A1F" w:rsidRPr="008F1A1F" w:rsidRDefault="008F1A1F">
      <w:pPr>
        <w:pStyle w:val="Kommentartext"/>
      </w:pPr>
      <w:r w:rsidRPr="008F1A1F">
        <w:t>Claus: können wir so m</w:t>
      </w:r>
      <w:r>
        <w:t xml:space="preserve">achen; </w:t>
      </w:r>
      <w:r w:rsidR="00437BC1">
        <w:t xml:space="preserve">Analyse kommt ja vor dem Schreiben; dann aber nur für diesen Teil; ich bleibe gewöhnlich lieber beim simple. </w:t>
      </w:r>
    </w:p>
  </w:comment>
  <w:comment w:id="144" w:author="Philipp Alexander Linden" w:date="2020-09-03T15:08:00Z" w:initials="PAL">
    <w:p w14:paraId="2E026CB5" w14:textId="747553E8" w:rsidR="00D36019" w:rsidRDefault="00D36019">
      <w:pPr>
        <w:pStyle w:val="Kommentartext"/>
      </w:pPr>
      <w:r>
        <w:rPr>
          <w:rStyle w:val="Kommentarzeichen"/>
        </w:rPr>
        <w:annotationRef/>
      </w:r>
      <w:r>
        <w:t>Das passt hier nach der Umstellung nicht mehr. Würde es daher hier rausnehmen und weiter unten wieder einbauen.</w:t>
      </w:r>
    </w:p>
  </w:comment>
  <w:comment w:id="147" w:author="Philipp Alexander Linden" w:date="2020-06-29T18:49:00Z" w:initials="PAL">
    <w:p w14:paraId="716C4805" w14:textId="77777777" w:rsidR="00D36019" w:rsidRPr="00C66C83" w:rsidRDefault="00D36019" w:rsidP="00C04881">
      <w:pPr>
        <w:pStyle w:val="Kommentartext"/>
      </w:pPr>
      <w:r>
        <w:rPr>
          <w:rStyle w:val="Kommentarzeichen"/>
        </w:rPr>
        <w:annotationRef/>
      </w:r>
      <w:r w:rsidRPr="00C66C83">
        <w:t>148 words</w:t>
      </w:r>
    </w:p>
  </w:comment>
  <w:comment w:id="152" w:author="Philipp Alexander Linden" w:date="2020-07-13T11:54:00Z" w:initials="PAL">
    <w:p w14:paraId="5A089380" w14:textId="35F9536F" w:rsidR="00D36019" w:rsidRPr="00BD77BB" w:rsidRDefault="00D36019">
      <w:pPr>
        <w:pStyle w:val="Kommentartext"/>
      </w:pPr>
      <w:r>
        <w:rPr>
          <w:rStyle w:val="Kommentarzeichen"/>
        </w:rPr>
        <w:annotationRef/>
      </w:r>
      <w:r w:rsidRPr="00BD77BB">
        <w:t>24 words</w:t>
      </w:r>
    </w:p>
  </w:comment>
  <w:comment w:id="225" w:author="Philipp Alexander Linden" w:date="2020-09-03T15:16:00Z" w:initials="PAL">
    <w:p w14:paraId="162F85DB" w14:textId="24444907" w:rsidR="00D36019" w:rsidRDefault="00D36019">
      <w:pPr>
        <w:pStyle w:val="Kommentartext"/>
      </w:pPr>
      <w:r>
        <w:rPr>
          <w:rStyle w:val="Kommentarzeichen"/>
        </w:rPr>
        <w:annotationRef/>
      </w:r>
      <w:r>
        <w:t>Würde hier die Länder nochmal erwähnen, weil man sie dann in der Graphik dann direkt anschauen kann.</w:t>
      </w:r>
    </w:p>
  </w:comment>
  <w:comment w:id="179" w:author="Claus Wendt" w:date="2020-09-01T16:31:00Z" w:initials="CW">
    <w:p w14:paraId="75D2C00F" w14:textId="77777777" w:rsidR="00D36019" w:rsidRDefault="00D36019">
      <w:pPr>
        <w:pStyle w:val="Kommentartext"/>
      </w:pPr>
      <w:r>
        <w:rPr>
          <w:rStyle w:val="Kommentarzeichen"/>
        </w:rPr>
        <w:annotationRef/>
      </w:r>
      <w:r>
        <w:t xml:space="preserve">Den Rest bin ich noch nicht durch. Das ist bisher noch nicht überzeugend. </w:t>
      </w:r>
    </w:p>
    <w:p w14:paraId="09E70203" w14:textId="77777777" w:rsidR="00D36019" w:rsidRDefault="00D36019">
      <w:pPr>
        <w:pStyle w:val="Kommentartext"/>
      </w:pPr>
    </w:p>
    <w:p w14:paraId="5A3C4898" w14:textId="77777777" w:rsidR="00D36019" w:rsidRDefault="00D36019">
      <w:pPr>
        <w:pStyle w:val="Kommentartext"/>
      </w:pPr>
      <w:r>
        <w:t xml:space="preserve">Ich sehe hier eine 6er Typology, die wir gut empirisch aber auch theoretisch rechtfertigen müssen. </w:t>
      </w:r>
    </w:p>
    <w:p w14:paraId="573FE9A2" w14:textId="77777777" w:rsidR="00D36019" w:rsidRDefault="00D36019">
      <w:pPr>
        <w:pStyle w:val="Kommentartext"/>
      </w:pPr>
    </w:p>
    <w:p w14:paraId="0455A43C" w14:textId="77777777" w:rsidR="00D36019" w:rsidRDefault="00D36019">
      <w:pPr>
        <w:pStyle w:val="Kommentartext"/>
      </w:pPr>
      <w:r w:rsidRPr="00EE551B">
        <w:t>Gerade unsere Performance Indicator sind zu</w:t>
      </w:r>
      <w:r>
        <w:t xml:space="preserve"> schwach, um eine rein empirische Typologie zu rechtfertigen. </w:t>
      </w:r>
    </w:p>
    <w:p w14:paraId="28007B0F" w14:textId="77777777" w:rsidR="00D36019" w:rsidRDefault="00D36019">
      <w:pPr>
        <w:pStyle w:val="Kommentartext"/>
      </w:pPr>
    </w:p>
    <w:p w14:paraId="1458D3D8" w14:textId="77777777" w:rsidR="00D36019" w:rsidRDefault="00D36019">
      <w:pPr>
        <w:pStyle w:val="Kommentartext"/>
      </w:pPr>
      <w:r>
        <w:t xml:space="preserve">Ich sehe hier eine gut zu begründende 6 Cluster-Typology. Und auf diese 6 Typen sollten wir uns voll konzentrieren u. kein hin-und-her. </w:t>
      </w:r>
    </w:p>
    <w:p w14:paraId="40CABBB6" w14:textId="41B8840D" w:rsidR="00D36019" w:rsidRPr="00EE551B" w:rsidRDefault="00D36019">
      <w:pPr>
        <w:pStyle w:val="Kommentartext"/>
      </w:pPr>
      <w:r>
        <w:t xml:space="preserve">Die 4 Typen können wir im Anhang aufführen und im Text nennen, aber nicht mehr. </w:t>
      </w:r>
    </w:p>
  </w:comment>
  <w:comment w:id="323" w:author="Philipp Alexander Linden" w:date="2020-07-13T11:49:00Z" w:initials="PAL">
    <w:p w14:paraId="29209840" w14:textId="77777777" w:rsidR="00D36019" w:rsidRPr="00302FF4" w:rsidRDefault="00D36019" w:rsidP="005923D6">
      <w:pPr>
        <w:pStyle w:val="Kommentartext"/>
        <w:rPr>
          <w:lang w:val="en-US"/>
        </w:rPr>
      </w:pPr>
      <w:r>
        <w:rPr>
          <w:rStyle w:val="Kommentarzeichen"/>
        </w:rPr>
        <w:annotationRef/>
      </w:r>
      <w:r w:rsidRPr="00302FF4">
        <w:rPr>
          <w:lang w:val="en-US"/>
        </w:rPr>
        <w:t>181 words</w:t>
      </w:r>
    </w:p>
  </w:comment>
  <w:comment w:id="337" w:author="Philipp Alexander Linden" w:date="2020-07-13T11:49:00Z" w:initials="PAL">
    <w:p w14:paraId="152B098E" w14:textId="77777777" w:rsidR="00D36019" w:rsidRPr="008610B2" w:rsidRDefault="00D36019" w:rsidP="005923D6">
      <w:pPr>
        <w:pStyle w:val="Kommentartext"/>
        <w:rPr>
          <w:lang w:val="en-US"/>
        </w:rPr>
      </w:pPr>
      <w:r>
        <w:rPr>
          <w:rStyle w:val="Kommentarzeichen"/>
        </w:rPr>
        <w:annotationRef/>
      </w:r>
      <w:r w:rsidRPr="008610B2">
        <w:rPr>
          <w:lang w:val="en-US"/>
        </w:rPr>
        <w:t>175 words</w:t>
      </w:r>
    </w:p>
  </w:comment>
  <w:comment w:id="341" w:author="Claus Wendt" w:date="2020-09-04T09:31:00Z" w:initials="CW">
    <w:p w14:paraId="0BFA8B0B" w14:textId="6BAA1B64" w:rsidR="00304112" w:rsidRDefault="00304112">
      <w:pPr>
        <w:pStyle w:val="Kommentartext"/>
      </w:pPr>
      <w:r>
        <w:rPr>
          <w:rStyle w:val="Kommentarzeichen"/>
        </w:rPr>
        <w:annotationRef/>
      </w:r>
      <w:r>
        <w:t xml:space="preserve">Klasse. Nun ist es viel klarer. Das nun ebenfalls in die Appendix Tabellen so integrieren. </w:t>
      </w:r>
    </w:p>
  </w:comment>
  <w:comment w:id="727" w:author="Claus Wendt" w:date="2020-09-04T09:31:00Z" w:initials="CW">
    <w:p w14:paraId="711A2634" w14:textId="77777777" w:rsidR="0047645E" w:rsidRDefault="0047645E" w:rsidP="0047645E">
      <w:pPr>
        <w:pStyle w:val="Kommentartext"/>
      </w:pPr>
      <w:r>
        <w:rPr>
          <w:rStyle w:val="Kommentarzeichen"/>
        </w:rPr>
        <w:annotationRef/>
      </w:r>
      <w:r>
        <w:t xml:space="preserve">Klasse. Nun ist es viel klarer. Das nun ebenfalls in die Appendix Tabellen so integrieren. </w:t>
      </w:r>
    </w:p>
  </w:comment>
  <w:comment w:id="876" w:author="Philipp Alexander Linden" w:date="2020-06-26T15:35:00Z" w:initials="PAL">
    <w:p w14:paraId="19560E76" w14:textId="3F546340" w:rsidR="00D36019" w:rsidRPr="00304112" w:rsidRDefault="00D36019">
      <w:pPr>
        <w:pStyle w:val="Kommentartext"/>
      </w:pPr>
      <w:r>
        <w:rPr>
          <w:rStyle w:val="Kommentarzeichen"/>
        </w:rPr>
        <w:annotationRef/>
      </w:r>
      <w:r w:rsidRPr="00304112">
        <w:t>314 words</w:t>
      </w:r>
    </w:p>
  </w:comment>
  <w:comment w:id="877" w:author="Claus Wendt" w:date="2020-09-01T12:36:00Z" w:initials="CW">
    <w:p w14:paraId="78642176" w14:textId="10508457" w:rsidR="00D36019" w:rsidRPr="00613662" w:rsidRDefault="00D36019">
      <w:pPr>
        <w:pStyle w:val="Kommentartext"/>
        <w:rPr>
          <w:lang w:val="en-US"/>
        </w:rPr>
      </w:pPr>
      <w:r>
        <w:rPr>
          <w:rStyle w:val="Kommentarzeichen"/>
        </w:rPr>
        <w:annotationRef/>
      </w:r>
      <w:r w:rsidRPr="00302FF4">
        <w:rPr>
          <w:lang w:val="en-US"/>
        </w:rPr>
        <w:t xml:space="preserve">Hier: LTC experts nennen. </w:t>
      </w:r>
      <w:r w:rsidRPr="00613662">
        <w:rPr>
          <w:lang w:val="en-US"/>
        </w:rPr>
        <w:t xml:space="preserve">We would like to thank </w:t>
      </w:r>
      <w:r w:rsidRPr="00613662">
        <w:rPr>
          <w:sz w:val="16"/>
          <w:szCs w:val="16"/>
          <w:lang w:val="en-US"/>
        </w:rPr>
        <w:t>We would like to thank xx</w:t>
      </w:r>
      <w:r>
        <w:rPr>
          <w:sz w:val="16"/>
          <w:szCs w:val="16"/>
          <w:lang w:val="en-US"/>
        </w:rPr>
        <w:t xml:space="preserve">xx for comments on our LTC indicators. All mistakes, however, remain ours. </w:t>
      </w:r>
    </w:p>
  </w:comment>
  <w:comment w:id="878" w:author="Philipp Alexander Linden" w:date="2020-06-12T15:31:00Z" w:initials="PAL">
    <w:p w14:paraId="73A711EC" w14:textId="4EBE2931" w:rsidR="00D36019" w:rsidRPr="00C046FD" w:rsidRDefault="00D36019" w:rsidP="00BD5458">
      <w:pPr>
        <w:pStyle w:val="Kommentartext"/>
        <w:rPr>
          <w:lang w:val="en-US"/>
        </w:rPr>
      </w:pPr>
      <w:r>
        <w:rPr>
          <w:rStyle w:val="Kommentarzeichen"/>
        </w:rPr>
        <w:annotationRef/>
      </w:r>
      <w:r w:rsidRPr="00C046FD">
        <w:rPr>
          <w:lang w:val="en-US"/>
        </w:rPr>
        <w:t>17</w:t>
      </w:r>
      <w:r>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44F8F1" w15:done="0"/>
  <w15:commentEx w15:paraId="0B568EED" w15:done="0"/>
  <w15:commentEx w15:paraId="3094091D" w15:paraIdParent="0B568EED" w15:done="0"/>
  <w15:commentEx w15:paraId="42D3A90A" w15:done="0"/>
  <w15:commentEx w15:paraId="36C88899" w15:done="0"/>
  <w15:commentEx w15:paraId="2AEC4948" w15:done="0"/>
  <w15:commentEx w15:paraId="735124D3" w15:paraIdParent="2AEC4948" w15:done="0"/>
  <w15:commentEx w15:paraId="66F7F5AA" w15:done="0"/>
  <w15:commentEx w15:paraId="24524560" w15:done="0"/>
  <w15:commentEx w15:paraId="4B80D456" w15:done="0"/>
  <w15:commentEx w15:paraId="20146781" w15:done="0"/>
  <w15:commentEx w15:paraId="2E026CB5" w15:done="0"/>
  <w15:commentEx w15:paraId="716C4805" w15:done="0"/>
  <w15:commentEx w15:paraId="5A089380" w15:done="0"/>
  <w15:commentEx w15:paraId="162F85DB" w15:done="0"/>
  <w15:commentEx w15:paraId="40CABBB6" w15:done="0"/>
  <w15:commentEx w15:paraId="29209840" w15:done="0"/>
  <w15:commentEx w15:paraId="152B098E" w15:done="0"/>
  <w15:commentEx w15:paraId="0BFA8B0B" w15:done="0"/>
  <w15:commentEx w15:paraId="711A2634" w15:done="0"/>
  <w15:commentEx w15:paraId="19560E76" w15:done="0"/>
  <w15:commentEx w15:paraId="786421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EC9" w16cex:dateUtc="2020-09-03T12:40:00Z"/>
  <w16cex:commentExtensible w16cex:durableId="22AEF462" w16cex:dateUtc="2020-07-07T11:17:00Z"/>
  <w16cex:commentExtensible w16cex:durableId="22FB7F9E" w16cex:dateUtc="2020-09-03T12:43:00Z"/>
  <w16cex:commentExtensible w16cex:durableId="22FB84B0" w16cex:dateUtc="2020-09-03T13:05:00Z"/>
  <w16cex:commentExtensible w16cex:durableId="22FB84BE" w16cex:dateUtc="2020-09-03T13:05:00Z"/>
  <w16cex:commentExtensible w16cex:durableId="22FB857C" w16cex:dateUtc="2020-09-03T13:08:00Z"/>
  <w16cex:commentExtensible w16cex:durableId="22AF104E" w16cex:dateUtc="2020-06-29T16:49:00Z"/>
  <w16cex:commentExtensible w16cex:durableId="22B6C9FE" w16cex:dateUtc="2020-07-13T09:54:00Z"/>
  <w16cex:commentExtensible w16cex:durableId="22FB8764" w16cex:dateUtc="2020-09-03T13:16: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4F8F1" w16cid:durableId="22FC86D4"/>
  <w16cid:commentId w16cid:paraId="0B568EED" w16cid:durableId="22ECC6B4"/>
  <w16cid:commentId w16cid:paraId="3094091D" w16cid:durableId="22FB7EC9"/>
  <w16cid:commentId w16cid:paraId="42D3A90A" w16cid:durableId="22F7E305"/>
  <w16cid:commentId w16cid:paraId="36C88899" w16cid:durableId="22AEF462"/>
  <w16cid:commentId w16cid:paraId="2AEC4948" w16cid:durableId="22F8BD58"/>
  <w16cid:commentId w16cid:paraId="735124D3" w16cid:durableId="22FB7F9E"/>
  <w16cid:commentId w16cid:paraId="66F7F5AA" w16cid:durableId="22F8C825"/>
  <w16cid:commentId w16cid:paraId="24524560" w16cid:durableId="22FB7E4C"/>
  <w16cid:commentId w16cid:paraId="4B80D456" w16cid:durableId="22FB84B0"/>
  <w16cid:commentId w16cid:paraId="20146781" w16cid:durableId="22FB84BE"/>
  <w16cid:commentId w16cid:paraId="2E026CB5" w16cid:durableId="22FB857C"/>
  <w16cid:commentId w16cid:paraId="716C4805" w16cid:durableId="22AF104E"/>
  <w16cid:commentId w16cid:paraId="5A089380" w16cid:durableId="22B6C9FE"/>
  <w16cid:commentId w16cid:paraId="162F85DB" w16cid:durableId="22FB8764"/>
  <w16cid:commentId w16cid:paraId="40CABBB6" w16cid:durableId="22F8F5F0"/>
  <w16cid:commentId w16cid:paraId="29209840" w16cid:durableId="22FB7E53"/>
  <w16cid:commentId w16cid:paraId="152B098E" w16cid:durableId="22FB7E54"/>
  <w16cid:commentId w16cid:paraId="0BFA8B0B" w16cid:durableId="22FC880D"/>
  <w16cid:commentId w16cid:paraId="711A2634" w16cid:durableId="22FCDD3F"/>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EF0DAB" w14:textId="77777777" w:rsidR="00FE3022" w:rsidRDefault="00FE3022" w:rsidP="00DB62C0">
      <w:r>
        <w:separator/>
      </w:r>
    </w:p>
    <w:p w14:paraId="76EC1416" w14:textId="77777777" w:rsidR="00FE3022" w:rsidRDefault="00FE3022"/>
  </w:endnote>
  <w:endnote w:type="continuationSeparator" w:id="0">
    <w:p w14:paraId="711FC337" w14:textId="77777777" w:rsidR="00FE3022" w:rsidRDefault="00FE3022" w:rsidP="00DB62C0">
      <w:r>
        <w:continuationSeparator/>
      </w:r>
    </w:p>
    <w:p w14:paraId="6A91169B" w14:textId="77777777" w:rsidR="00FE3022" w:rsidRDefault="00FE30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8B59DC3" w:rsidR="00D36019" w:rsidRDefault="00D36019">
        <w:pPr>
          <w:pStyle w:val="Fuzeile"/>
          <w:jc w:val="right"/>
        </w:pPr>
        <w:r>
          <w:fldChar w:fldCharType="begin"/>
        </w:r>
        <w:r>
          <w:instrText>PAGE   \* MERGEFORMAT</w:instrText>
        </w:r>
        <w:r>
          <w:fldChar w:fldCharType="separate"/>
        </w:r>
        <w:r w:rsidR="00D0236C">
          <w:rPr>
            <w:noProof/>
          </w:rPr>
          <w:t>1</w:t>
        </w:r>
        <w:r>
          <w:fldChar w:fldCharType="end"/>
        </w:r>
      </w:p>
    </w:sdtContent>
  </w:sdt>
  <w:p w14:paraId="36BE76A4" w14:textId="77777777" w:rsidR="00D36019" w:rsidRDefault="00D3601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B90BD" w14:textId="77777777" w:rsidR="00FE3022" w:rsidRDefault="00FE3022" w:rsidP="00DB62C0">
      <w:r>
        <w:separator/>
      </w:r>
    </w:p>
    <w:p w14:paraId="0BEC984D" w14:textId="77777777" w:rsidR="00FE3022" w:rsidRDefault="00FE3022"/>
  </w:footnote>
  <w:footnote w:type="continuationSeparator" w:id="0">
    <w:p w14:paraId="7DF842CE" w14:textId="77777777" w:rsidR="00FE3022" w:rsidRDefault="00FE3022" w:rsidP="00DB62C0">
      <w:r>
        <w:continuationSeparator/>
      </w:r>
    </w:p>
    <w:p w14:paraId="3827E554" w14:textId="77777777" w:rsidR="00FE3022" w:rsidRDefault="00FE302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Philipp Alexander Linden">
    <w15:presenceInfo w15:providerId="Windows Live" w15:userId="f72ec8cf777aaf40"/>
  </w15:person>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inkAnnotation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9C5"/>
    <w:rsid w:val="00000C6B"/>
    <w:rsid w:val="000025F9"/>
    <w:rsid w:val="0001050A"/>
    <w:rsid w:val="000116F3"/>
    <w:rsid w:val="000145CE"/>
    <w:rsid w:val="00015C6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D7467"/>
    <w:rsid w:val="000E25FF"/>
    <w:rsid w:val="000E5CF2"/>
    <w:rsid w:val="000E5EEF"/>
    <w:rsid w:val="000E72AE"/>
    <w:rsid w:val="000E7BD7"/>
    <w:rsid w:val="000F2CA0"/>
    <w:rsid w:val="000F6DC1"/>
    <w:rsid w:val="001029EA"/>
    <w:rsid w:val="00105691"/>
    <w:rsid w:val="001066CA"/>
    <w:rsid w:val="001067B2"/>
    <w:rsid w:val="00107B5D"/>
    <w:rsid w:val="00110DF8"/>
    <w:rsid w:val="00117252"/>
    <w:rsid w:val="0012335A"/>
    <w:rsid w:val="001237F3"/>
    <w:rsid w:val="00126962"/>
    <w:rsid w:val="001302F4"/>
    <w:rsid w:val="00131EC9"/>
    <w:rsid w:val="00136D75"/>
    <w:rsid w:val="00146320"/>
    <w:rsid w:val="00147CE1"/>
    <w:rsid w:val="00150B95"/>
    <w:rsid w:val="00155513"/>
    <w:rsid w:val="00160F11"/>
    <w:rsid w:val="00162B67"/>
    <w:rsid w:val="001634D1"/>
    <w:rsid w:val="00163829"/>
    <w:rsid w:val="0016482E"/>
    <w:rsid w:val="0016576C"/>
    <w:rsid w:val="00166676"/>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517D"/>
    <w:rsid w:val="001B3191"/>
    <w:rsid w:val="001B6C6F"/>
    <w:rsid w:val="001C01E8"/>
    <w:rsid w:val="001C0250"/>
    <w:rsid w:val="001C0CE6"/>
    <w:rsid w:val="001C1970"/>
    <w:rsid w:val="001D3817"/>
    <w:rsid w:val="001D5B90"/>
    <w:rsid w:val="001E0F8A"/>
    <w:rsid w:val="001E3C88"/>
    <w:rsid w:val="001E64E8"/>
    <w:rsid w:val="001E7C4F"/>
    <w:rsid w:val="001F0E06"/>
    <w:rsid w:val="001F104C"/>
    <w:rsid w:val="001F4B57"/>
    <w:rsid w:val="001F6140"/>
    <w:rsid w:val="001F6353"/>
    <w:rsid w:val="002000FB"/>
    <w:rsid w:val="00206AE3"/>
    <w:rsid w:val="002128F4"/>
    <w:rsid w:val="00216DEA"/>
    <w:rsid w:val="002171C1"/>
    <w:rsid w:val="0022344C"/>
    <w:rsid w:val="0022392A"/>
    <w:rsid w:val="002276AE"/>
    <w:rsid w:val="00227CBB"/>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573"/>
    <w:rsid w:val="00290D20"/>
    <w:rsid w:val="00291662"/>
    <w:rsid w:val="0029377B"/>
    <w:rsid w:val="002952B0"/>
    <w:rsid w:val="00295D9F"/>
    <w:rsid w:val="002A0294"/>
    <w:rsid w:val="002A24A1"/>
    <w:rsid w:val="002A4735"/>
    <w:rsid w:val="002A4812"/>
    <w:rsid w:val="002A4B22"/>
    <w:rsid w:val="002A4D2C"/>
    <w:rsid w:val="002A5457"/>
    <w:rsid w:val="002A57AA"/>
    <w:rsid w:val="002A6758"/>
    <w:rsid w:val="002A7D99"/>
    <w:rsid w:val="002B04CE"/>
    <w:rsid w:val="002B5BC1"/>
    <w:rsid w:val="002C11D6"/>
    <w:rsid w:val="002C276B"/>
    <w:rsid w:val="002C6547"/>
    <w:rsid w:val="002C694E"/>
    <w:rsid w:val="002C6B2D"/>
    <w:rsid w:val="002D1426"/>
    <w:rsid w:val="002D325D"/>
    <w:rsid w:val="002D4667"/>
    <w:rsid w:val="002D5CCF"/>
    <w:rsid w:val="002D6014"/>
    <w:rsid w:val="002D6AC0"/>
    <w:rsid w:val="002E018D"/>
    <w:rsid w:val="002E107C"/>
    <w:rsid w:val="002E274E"/>
    <w:rsid w:val="002E4250"/>
    <w:rsid w:val="002E4F27"/>
    <w:rsid w:val="002E6277"/>
    <w:rsid w:val="002E654E"/>
    <w:rsid w:val="002F083B"/>
    <w:rsid w:val="002F09EA"/>
    <w:rsid w:val="002F441C"/>
    <w:rsid w:val="002F6325"/>
    <w:rsid w:val="002F6B52"/>
    <w:rsid w:val="00302FF4"/>
    <w:rsid w:val="00304112"/>
    <w:rsid w:val="00304754"/>
    <w:rsid w:val="00304F93"/>
    <w:rsid w:val="00306894"/>
    <w:rsid w:val="00310B7D"/>
    <w:rsid w:val="00313058"/>
    <w:rsid w:val="00315A0E"/>
    <w:rsid w:val="00317238"/>
    <w:rsid w:val="003222D5"/>
    <w:rsid w:val="003308A2"/>
    <w:rsid w:val="0033302D"/>
    <w:rsid w:val="00333E94"/>
    <w:rsid w:val="00341A8B"/>
    <w:rsid w:val="00341CEB"/>
    <w:rsid w:val="00343B5D"/>
    <w:rsid w:val="00345836"/>
    <w:rsid w:val="003458D6"/>
    <w:rsid w:val="003509B8"/>
    <w:rsid w:val="00351C14"/>
    <w:rsid w:val="00351FB1"/>
    <w:rsid w:val="00355485"/>
    <w:rsid w:val="00356047"/>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0CC8"/>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37BC1"/>
    <w:rsid w:val="00440583"/>
    <w:rsid w:val="00441606"/>
    <w:rsid w:val="00443E2D"/>
    <w:rsid w:val="00444E03"/>
    <w:rsid w:val="004564F2"/>
    <w:rsid w:val="004573C8"/>
    <w:rsid w:val="0046400D"/>
    <w:rsid w:val="00465EA0"/>
    <w:rsid w:val="00473DA0"/>
    <w:rsid w:val="0047645E"/>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4DC4"/>
    <w:rsid w:val="004C6923"/>
    <w:rsid w:val="004C7FE8"/>
    <w:rsid w:val="004D1F35"/>
    <w:rsid w:val="004D303B"/>
    <w:rsid w:val="004D3634"/>
    <w:rsid w:val="004E0187"/>
    <w:rsid w:val="004E5C38"/>
    <w:rsid w:val="004E7C9C"/>
    <w:rsid w:val="004F1AEA"/>
    <w:rsid w:val="005010B7"/>
    <w:rsid w:val="00501DAF"/>
    <w:rsid w:val="00504F64"/>
    <w:rsid w:val="00505D30"/>
    <w:rsid w:val="005073E5"/>
    <w:rsid w:val="0052008C"/>
    <w:rsid w:val="00522322"/>
    <w:rsid w:val="00534234"/>
    <w:rsid w:val="00535BDA"/>
    <w:rsid w:val="00537D16"/>
    <w:rsid w:val="0054101A"/>
    <w:rsid w:val="00543908"/>
    <w:rsid w:val="00545374"/>
    <w:rsid w:val="00545EFD"/>
    <w:rsid w:val="0055140A"/>
    <w:rsid w:val="00552069"/>
    <w:rsid w:val="00555ABD"/>
    <w:rsid w:val="005562E8"/>
    <w:rsid w:val="00557CDD"/>
    <w:rsid w:val="00560C83"/>
    <w:rsid w:val="00563976"/>
    <w:rsid w:val="00564EA5"/>
    <w:rsid w:val="005665F1"/>
    <w:rsid w:val="00574BF9"/>
    <w:rsid w:val="00576CF1"/>
    <w:rsid w:val="00576E43"/>
    <w:rsid w:val="00577247"/>
    <w:rsid w:val="00580D50"/>
    <w:rsid w:val="00581986"/>
    <w:rsid w:val="00590032"/>
    <w:rsid w:val="005923D6"/>
    <w:rsid w:val="005A1198"/>
    <w:rsid w:val="005A6A98"/>
    <w:rsid w:val="005A70B0"/>
    <w:rsid w:val="005B0787"/>
    <w:rsid w:val="005B12C0"/>
    <w:rsid w:val="005B7587"/>
    <w:rsid w:val="005C01C0"/>
    <w:rsid w:val="005C7AD9"/>
    <w:rsid w:val="005D202B"/>
    <w:rsid w:val="005D3D07"/>
    <w:rsid w:val="005D4735"/>
    <w:rsid w:val="005D48E5"/>
    <w:rsid w:val="005D4FC8"/>
    <w:rsid w:val="005D7A23"/>
    <w:rsid w:val="005E05FB"/>
    <w:rsid w:val="005E0DE7"/>
    <w:rsid w:val="005E424B"/>
    <w:rsid w:val="005E5DBA"/>
    <w:rsid w:val="005F5909"/>
    <w:rsid w:val="005F6D29"/>
    <w:rsid w:val="00600DB4"/>
    <w:rsid w:val="006023C9"/>
    <w:rsid w:val="00602B69"/>
    <w:rsid w:val="00604022"/>
    <w:rsid w:val="0061366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05A8"/>
    <w:rsid w:val="00652A6F"/>
    <w:rsid w:val="00654947"/>
    <w:rsid w:val="006616AB"/>
    <w:rsid w:val="00661837"/>
    <w:rsid w:val="00662072"/>
    <w:rsid w:val="006621CC"/>
    <w:rsid w:val="006641F6"/>
    <w:rsid w:val="00671793"/>
    <w:rsid w:val="00672A43"/>
    <w:rsid w:val="00673314"/>
    <w:rsid w:val="00673E58"/>
    <w:rsid w:val="00675A89"/>
    <w:rsid w:val="00677E81"/>
    <w:rsid w:val="0068084C"/>
    <w:rsid w:val="006852EF"/>
    <w:rsid w:val="00686E2D"/>
    <w:rsid w:val="0068767F"/>
    <w:rsid w:val="00691EE1"/>
    <w:rsid w:val="00695BDB"/>
    <w:rsid w:val="00697062"/>
    <w:rsid w:val="006A11F8"/>
    <w:rsid w:val="006A34F1"/>
    <w:rsid w:val="006A3B16"/>
    <w:rsid w:val="006A40EF"/>
    <w:rsid w:val="006A4118"/>
    <w:rsid w:val="006A4AD0"/>
    <w:rsid w:val="006A4FA5"/>
    <w:rsid w:val="006A56FF"/>
    <w:rsid w:val="006B0567"/>
    <w:rsid w:val="006C0153"/>
    <w:rsid w:val="006C2DF0"/>
    <w:rsid w:val="006C3A49"/>
    <w:rsid w:val="006C4793"/>
    <w:rsid w:val="006C58E3"/>
    <w:rsid w:val="006C5D7D"/>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13377"/>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5674"/>
    <w:rsid w:val="00790491"/>
    <w:rsid w:val="00792D73"/>
    <w:rsid w:val="00795C58"/>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D7166"/>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1210"/>
    <w:rsid w:val="008447C6"/>
    <w:rsid w:val="008508B0"/>
    <w:rsid w:val="00854572"/>
    <w:rsid w:val="00854C66"/>
    <w:rsid w:val="00857ECD"/>
    <w:rsid w:val="008610B2"/>
    <w:rsid w:val="00862CE8"/>
    <w:rsid w:val="00863BBD"/>
    <w:rsid w:val="00864AD0"/>
    <w:rsid w:val="00865C1F"/>
    <w:rsid w:val="00872016"/>
    <w:rsid w:val="00873532"/>
    <w:rsid w:val="00884C5C"/>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6FA4"/>
    <w:rsid w:val="008C7033"/>
    <w:rsid w:val="008D28C6"/>
    <w:rsid w:val="008D4E02"/>
    <w:rsid w:val="008D5148"/>
    <w:rsid w:val="008D6126"/>
    <w:rsid w:val="008D7AC3"/>
    <w:rsid w:val="008E2B69"/>
    <w:rsid w:val="008E361D"/>
    <w:rsid w:val="008F0D52"/>
    <w:rsid w:val="008F1A1F"/>
    <w:rsid w:val="008F1BAD"/>
    <w:rsid w:val="008F3EB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444FC"/>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31AA"/>
    <w:rsid w:val="009946F7"/>
    <w:rsid w:val="009A0151"/>
    <w:rsid w:val="009A7344"/>
    <w:rsid w:val="009B392E"/>
    <w:rsid w:val="009B4BEF"/>
    <w:rsid w:val="009B51BE"/>
    <w:rsid w:val="009B659D"/>
    <w:rsid w:val="009C6C71"/>
    <w:rsid w:val="009D02CC"/>
    <w:rsid w:val="009D1163"/>
    <w:rsid w:val="009D12A7"/>
    <w:rsid w:val="009D27F5"/>
    <w:rsid w:val="009D562C"/>
    <w:rsid w:val="009E0342"/>
    <w:rsid w:val="009E1DF9"/>
    <w:rsid w:val="009E3189"/>
    <w:rsid w:val="009E7DEE"/>
    <w:rsid w:val="009F4324"/>
    <w:rsid w:val="009F5308"/>
    <w:rsid w:val="009F78A3"/>
    <w:rsid w:val="00A02635"/>
    <w:rsid w:val="00A02BFB"/>
    <w:rsid w:val="00A04BA1"/>
    <w:rsid w:val="00A07B99"/>
    <w:rsid w:val="00A07E6E"/>
    <w:rsid w:val="00A1313B"/>
    <w:rsid w:val="00A138F0"/>
    <w:rsid w:val="00A17958"/>
    <w:rsid w:val="00A20A1E"/>
    <w:rsid w:val="00A20DA6"/>
    <w:rsid w:val="00A23230"/>
    <w:rsid w:val="00A236A4"/>
    <w:rsid w:val="00A23A68"/>
    <w:rsid w:val="00A23D77"/>
    <w:rsid w:val="00A256C3"/>
    <w:rsid w:val="00A2688D"/>
    <w:rsid w:val="00A272E4"/>
    <w:rsid w:val="00A31BDA"/>
    <w:rsid w:val="00A31CB1"/>
    <w:rsid w:val="00A35056"/>
    <w:rsid w:val="00A40F30"/>
    <w:rsid w:val="00A4282F"/>
    <w:rsid w:val="00A5043A"/>
    <w:rsid w:val="00A51C3B"/>
    <w:rsid w:val="00A55044"/>
    <w:rsid w:val="00A60900"/>
    <w:rsid w:val="00A626FB"/>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B96"/>
    <w:rsid w:val="00A94E53"/>
    <w:rsid w:val="00AA3293"/>
    <w:rsid w:val="00AB2A9F"/>
    <w:rsid w:val="00AB64A4"/>
    <w:rsid w:val="00AB6B50"/>
    <w:rsid w:val="00AC0934"/>
    <w:rsid w:val="00AC1DAB"/>
    <w:rsid w:val="00AC77D4"/>
    <w:rsid w:val="00AD03E0"/>
    <w:rsid w:val="00AD0480"/>
    <w:rsid w:val="00AD4473"/>
    <w:rsid w:val="00AD5056"/>
    <w:rsid w:val="00AD66E9"/>
    <w:rsid w:val="00AE118D"/>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4D0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70268"/>
    <w:rsid w:val="00B7130E"/>
    <w:rsid w:val="00B728ED"/>
    <w:rsid w:val="00B75973"/>
    <w:rsid w:val="00B82577"/>
    <w:rsid w:val="00B85902"/>
    <w:rsid w:val="00B87403"/>
    <w:rsid w:val="00B9062F"/>
    <w:rsid w:val="00B919EB"/>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666A"/>
    <w:rsid w:val="00BD77BB"/>
    <w:rsid w:val="00BE14A6"/>
    <w:rsid w:val="00BE4D6B"/>
    <w:rsid w:val="00BE6B30"/>
    <w:rsid w:val="00BE78A9"/>
    <w:rsid w:val="00BF17B8"/>
    <w:rsid w:val="00BF18C4"/>
    <w:rsid w:val="00BF5BC0"/>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09BE"/>
    <w:rsid w:val="00C65A29"/>
    <w:rsid w:val="00C66C83"/>
    <w:rsid w:val="00C67F4C"/>
    <w:rsid w:val="00C70989"/>
    <w:rsid w:val="00C82524"/>
    <w:rsid w:val="00C825AC"/>
    <w:rsid w:val="00C83EC5"/>
    <w:rsid w:val="00C87D34"/>
    <w:rsid w:val="00C93081"/>
    <w:rsid w:val="00C956BD"/>
    <w:rsid w:val="00C96250"/>
    <w:rsid w:val="00C9734F"/>
    <w:rsid w:val="00C97EBD"/>
    <w:rsid w:val="00CA14FB"/>
    <w:rsid w:val="00CA3CD2"/>
    <w:rsid w:val="00CA3F98"/>
    <w:rsid w:val="00CA4021"/>
    <w:rsid w:val="00CA56B9"/>
    <w:rsid w:val="00CA5DC3"/>
    <w:rsid w:val="00CA66CB"/>
    <w:rsid w:val="00CB225A"/>
    <w:rsid w:val="00CB5610"/>
    <w:rsid w:val="00CB5C48"/>
    <w:rsid w:val="00CB6011"/>
    <w:rsid w:val="00CC443A"/>
    <w:rsid w:val="00CC5C60"/>
    <w:rsid w:val="00CD07AD"/>
    <w:rsid w:val="00CD4831"/>
    <w:rsid w:val="00CD6CD2"/>
    <w:rsid w:val="00CD73BC"/>
    <w:rsid w:val="00CD7884"/>
    <w:rsid w:val="00CE38C0"/>
    <w:rsid w:val="00CE39EB"/>
    <w:rsid w:val="00CE413C"/>
    <w:rsid w:val="00CE49D5"/>
    <w:rsid w:val="00CE76F2"/>
    <w:rsid w:val="00CF57A8"/>
    <w:rsid w:val="00D0236C"/>
    <w:rsid w:val="00D0312E"/>
    <w:rsid w:val="00D0320B"/>
    <w:rsid w:val="00D05F60"/>
    <w:rsid w:val="00D062D3"/>
    <w:rsid w:val="00D11535"/>
    <w:rsid w:val="00D13B0F"/>
    <w:rsid w:val="00D15248"/>
    <w:rsid w:val="00D200F2"/>
    <w:rsid w:val="00D217D9"/>
    <w:rsid w:val="00D24055"/>
    <w:rsid w:val="00D241B7"/>
    <w:rsid w:val="00D3542F"/>
    <w:rsid w:val="00D36019"/>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23ACB"/>
    <w:rsid w:val="00E31DA8"/>
    <w:rsid w:val="00E35F12"/>
    <w:rsid w:val="00E374AB"/>
    <w:rsid w:val="00E4285A"/>
    <w:rsid w:val="00E435AB"/>
    <w:rsid w:val="00E518AB"/>
    <w:rsid w:val="00E52E6F"/>
    <w:rsid w:val="00E5564C"/>
    <w:rsid w:val="00E60BA4"/>
    <w:rsid w:val="00E623D6"/>
    <w:rsid w:val="00E62C77"/>
    <w:rsid w:val="00E7428E"/>
    <w:rsid w:val="00E74C95"/>
    <w:rsid w:val="00E77BFF"/>
    <w:rsid w:val="00E83357"/>
    <w:rsid w:val="00E86C5E"/>
    <w:rsid w:val="00E915CC"/>
    <w:rsid w:val="00E91ABE"/>
    <w:rsid w:val="00E9387A"/>
    <w:rsid w:val="00E96149"/>
    <w:rsid w:val="00EA03CF"/>
    <w:rsid w:val="00EA2850"/>
    <w:rsid w:val="00EA4915"/>
    <w:rsid w:val="00EB1007"/>
    <w:rsid w:val="00EB14CA"/>
    <w:rsid w:val="00EB31E0"/>
    <w:rsid w:val="00EB32C7"/>
    <w:rsid w:val="00EB4CD6"/>
    <w:rsid w:val="00EB4D73"/>
    <w:rsid w:val="00EC11EF"/>
    <w:rsid w:val="00EC4FFA"/>
    <w:rsid w:val="00ED16FD"/>
    <w:rsid w:val="00ED188F"/>
    <w:rsid w:val="00ED3A72"/>
    <w:rsid w:val="00EE18A7"/>
    <w:rsid w:val="00EE301C"/>
    <w:rsid w:val="00EE551B"/>
    <w:rsid w:val="00EE58A1"/>
    <w:rsid w:val="00EE6EF0"/>
    <w:rsid w:val="00EF2983"/>
    <w:rsid w:val="00EF3AEC"/>
    <w:rsid w:val="00EF631F"/>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63503"/>
    <w:rsid w:val="00F66774"/>
    <w:rsid w:val="00F706EC"/>
    <w:rsid w:val="00F71DB1"/>
    <w:rsid w:val="00F73978"/>
    <w:rsid w:val="00F73D4B"/>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4E9B"/>
    <w:rsid w:val="00FB73E3"/>
    <w:rsid w:val="00FC18FA"/>
    <w:rsid w:val="00FC37B8"/>
    <w:rsid w:val="00FC736E"/>
    <w:rsid w:val="00FD19AD"/>
    <w:rsid w:val="00FD43D7"/>
    <w:rsid w:val="00FD5259"/>
    <w:rsid w:val="00FD6F7B"/>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47FAF"/>
    <w:rsid w:val="00357989"/>
    <w:rsid w:val="003A5415"/>
    <w:rsid w:val="00443CAC"/>
    <w:rsid w:val="00480C22"/>
    <w:rsid w:val="00515244"/>
    <w:rsid w:val="006470DB"/>
    <w:rsid w:val="0066079D"/>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84CF2"/>
    <w:rsid w:val="00BE138D"/>
    <w:rsid w:val="00BE67E6"/>
    <w:rsid w:val="00C27EFE"/>
    <w:rsid w:val="00C50EB0"/>
    <w:rsid w:val="00CC5835"/>
    <w:rsid w:val="00CF6F23"/>
    <w:rsid w:val="00D9650E"/>
    <w:rsid w:val="00E31487"/>
    <w:rsid w:val="00E72B61"/>
    <w:rsid w:val="00EB45F7"/>
    <w:rsid w:val="00F135C8"/>
    <w:rsid w:val="00F166E7"/>
    <w:rsid w:val="00F837F5"/>
    <w:rsid w:val="00FD0B3B"/>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80C22"/>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98E0A-E488-4F40-85B2-CC544E6FD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13273</Words>
  <Characters>713627</Characters>
  <Application>Microsoft Office Word</Application>
  <DocSecurity>0</DocSecurity>
  <Lines>5946</Lines>
  <Paragraphs>16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2</cp:revision>
  <cp:lastPrinted>2019-06-30T11:28:00Z</cp:lastPrinted>
  <dcterms:created xsi:type="dcterms:W3CDTF">2020-09-06T08:50:00Z</dcterms:created>
  <dcterms:modified xsi:type="dcterms:W3CDTF">2020-09-0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5.0.0</vt:lpwstr>
  </property>
</Properties>
</file>